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F20EB" w14:textId="77777777" w:rsidR="004971B1" w:rsidRPr="006D0877" w:rsidRDefault="004971B1" w:rsidP="004971B1">
      <w:pPr>
        <w:spacing w:line="360" w:lineRule="auto"/>
        <w:rPr>
          <w:lang w:val="en-GB"/>
        </w:rPr>
      </w:pPr>
    </w:p>
    <w:p w14:paraId="45AE9D32" w14:textId="77777777" w:rsidR="004971B1" w:rsidRPr="006D0877" w:rsidRDefault="004971B1" w:rsidP="004971B1">
      <w:pPr>
        <w:spacing w:line="360" w:lineRule="auto"/>
        <w:outlineLvl w:val="0"/>
        <w:rPr>
          <w:b/>
          <w:u w:val="single"/>
          <w:lang w:val="en-GB"/>
        </w:rPr>
      </w:pPr>
      <w:r w:rsidRPr="006D0877">
        <w:rPr>
          <w:b/>
          <w:u w:val="single"/>
          <w:lang w:val="en-GB"/>
        </w:rPr>
        <w:t>Cellular context of endocytosis :</w:t>
      </w:r>
    </w:p>
    <w:p w14:paraId="56D15CD8" w14:textId="77777777" w:rsidR="004971B1" w:rsidRPr="006D0877" w:rsidRDefault="004971B1" w:rsidP="004971B1">
      <w:pPr>
        <w:spacing w:line="360" w:lineRule="auto"/>
        <w:outlineLvl w:val="0"/>
        <w:rPr>
          <w:b/>
          <w:u w:val="single"/>
          <w:lang w:val="en-GB"/>
        </w:rPr>
      </w:pPr>
    </w:p>
    <w:p w14:paraId="38E3AC2D" w14:textId="77777777" w:rsidR="004971B1" w:rsidRPr="006D0877" w:rsidRDefault="004971B1" w:rsidP="004971B1">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 xml:space="preserve">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ling pathways, and tight coupling of these pathways with the process of endocytosis. Endocytosis refers to the uptake of molecules too big to pass through the plasma membrane. It involves the invagination of the plasma membrane into a cargo-filled invagination, and culminates in the severing of this tube to form a cargo-filled vesicle, whose components and contents are then targeted to other cellular organelles for either degradation or recycling. </w:t>
      </w:r>
    </w:p>
    <w:p w14:paraId="11510ECC" w14:textId="77777777" w:rsidR="004971B1" w:rsidRPr="006D0877" w:rsidRDefault="004971B1" w:rsidP="004971B1">
      <w:pPr>
        <w:spacing w:line="360" w:lineRule="auto"/>
        <w:rPr>
          <w:lang w:val="en-GB"/>
        </w:rPr>
      </w:pPr>
    </w:p>
    <w:p w14:paraId="6DB1506B" w14:textId="77777777" w:rsidR="004971B1" w:rsidRPr="006D0877" w:rsidRDefault="004971B1" w:rsidP="004971B1">
      <w:pPr>
        <w:spacing w:line="360" w:lineRule="auto"/>
        <w:rPr>
          <w:lang w:val="en-GB"/>
        </w:rPr>
      </w:pPr>
      <w:r w:rsidRPr="006D0877">
        <w:rPr>
          <w:noProof/>
          <w:lang w:val="en-GB" w:eastAsia="en-GB"/>
        </w:rPr>
        <w:drawing>
          <wp:inline distT="0" distB="0" distL="0" distR="0" wp14:anchorId="1B1D1C88" wp14:editId="46DC45D4">
            <wp:extent cx="4023973" cy="4172703"/>
            <wp:effectExtent l="0" t="0" r="0" b="0"/>
            <wp:docPr id="5" name="Picture 5" descr="../../figures/fig1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1_screensh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8067" cy="4176948"/>
                    </a:xfrm>
                    <a:prstGeom prst="rect">
                      <a:avLst/>
                    </a:prstGeom>
                    <a:noFill/>
                    <a:ln>
                      <a:noFill/>
                    </a:ln>
                  </pic:spPr>
                </pic:pic>
              </a:graphicData>
            </a:graphic>
          </wp:inline>
        </w:drawing>
      </w:r>
    </w:p>
    <w:p w14:paraId="46670E6F" w14:textId="77777777" w:rsidR="004971B1" w:rsidRPr="006D0877" w:rsidRDefault="004971B1" w:rsidP="004971B1">
      <w:pPr>
        <w:spacing w:line="360" w:lineRule="auto"/>
        <w:outlineLvl w:val="0"/>
        <w:rPr>
          <w:rFonts w:eastAsia="Times New Roman" w:cs="Times New Roman"/>
          <w:b/>
          <w:shd w:val="clear" w:color="auto" w:fill="FFFFFF"/>
          <w:lang w:val="en-GB" w:eastAsia="en-GB"/>
        </w:rPr>
      </w:pPr>
      <w:r w:rsidRPr="006D0877">
        <w:rPr>
          <w:rFonts w:eastAsia="Times New Roman" w:cs="Times New Roman"/>
          <w:b/>
          <w:shd w:val="clear" w:color="auto" w:fill="FFFFFF"/>
          <w:lang w:val="en-GB" w:eastAsia="en-GB"/>
        </w:rPr>
        <w:t xml:space="preserve">Fig1: Endocytosis in the context of cellular trafficking, and some key proteins involved </w:t>
      </w:r>
    </w:p>
    <w:p w14:paraId="7AA19203" w14:textId="77777777" w:rsidR="004971B1" w:rsidRPr="006D0877" w:rsidRDefault="004971B1" w:rsidP="004971B1">
      <w:pPr>
        <w:spacing w:line="360" w:lineRule="auto"/>
        <w:rPr>
          <w:lang w:val="en-GB"/>
        </w:rPr>
      </w:pPr>
    </w:p>
    <w:p w14:paraId="236B6731" w14:textId="77777777" w:rsidR="004971B1" w:rsidRPr="006D0877" w:rsidRDefault="004971B1" w:rsidP="004971B1">
      <w:pPr>
        <w:spacing w:line="360" w:lineRule="auto"/>
        <w:rPr>
          <w:lang w:val="en-GB"/>
        </w:rPr>
      </w:pPr>
    </w:p>
    <w:p w14:paraId="6A627E11" w14:textId="77777777" w:rsidR="004971B1" w:rsidRPr="006D0877" w:rsidRDefault="004971B1" w:rsidP="004971B1">
      <w:pPr>
        <w:spacing w:line="360" w:lineRule="auto"/>
        <w:rPr>
          <w:lang w:val="en-GB"/>
        </w:rPr>
      </w:pPr>
      <w:r w:rsidRPr="006D0877">
        <w:rPr>
          <w:lang w:val="en-GB"/>
        </w:rPr>
        <w:lastRenderedPageBreak/>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ing cascade, and forming the link between cell signaling and endocytosis.</w:t>
      </w:r>
    </w:p>
    <w:p w14:paraId="0AB97C50" w14:textId="4056E55E" w:rsidR="005650A7" w:rsidRPr="006D0877" w:rsidRDefault="00621612" w:rsidP="004971B1">
      <w:pPr>
        <w:spacing w:line="360" w:lineRule="auto"/>
        <w:rPr>
          <w:lang w:val="en-GB"/>
        </w:rPr>
      </w:pPr>
      <w:r w:rsidRPr="006D0877">
        <w:rPr>
          <w:lang w:val="en-GB"/>
        </w:rPr>
        <w:t xml:space="preserve">Endocytosis essentially </w:t>
      </w:r>
      <w:r w:rsidR="005650A7" w:rsidRPr="006D0877">
        <w:rPr>
          <w:lang w:val="en-GB"/>
        </w:rPr>
        <w:t xml:space="preserve">forms the basis of all cellular responses, from </w:t>
      </w:r>
      <w:r w:rsidR="009F24F0" w:rsidRPr="006D0877">
        <w:rPr>
          <w:lang w:val="en-GB"/>
        </w:rPr>
        <w:t xml:space="preserve">incorporating </w:t>
      </w:r>
      <w:r w:rsidR="005650A7" w:rsidRPr="006D0877">
        <w:rPr>
          <w:lang w:val="en-GB"/>
        </w:rPr>
        <w:t xml:space="preserve">external </w:t>
      </w:r>
      <w:bookmarkStart w:id="1" w:name="_GoBack"/>
      <w:bookmarkEnd w:id="1"/>
      <w:r w:rsidR="005650A7" w:rsidRPr="006D0877">
        <w:rPr>
          <w:lang w:val="en-GB"/>
        </w:rPr>
        <w:t>stimulus,</w:t>
      </w:r>
      <w:r w:rsidR="009F24F0" w:rsidRPr="006D0877">
        <w:rPr>
          <w:lang w:val="en-GB"/>
        </w:rPr>
        <w:t xml:space="preserve"> to</w:t>
      </w:r>
      <w:r w:rsidR="005650A7" w:rsidRPr="006D0877">
        <w:rPr>
          <w:lang w:val="en-GB"/>
        </w:rPr>
        <w:t xml:space="preserve"> </w:t>
      </w:r>
      <w:r w:rsidR="009F24F0" w:rsidRPr="006D0877">
        <w:rPr>
          <w:lang w:val="en-GB"/>
        </w:rPr>
        <w:t xml:space="preserve">communication between </w:t>
      </w:r>
      <w:r w:rsidR="00FE53DD" w:rsidRPr="006D0877">
        <w:rPr>
          <w:lang w:val="en-GB"/>
        </w:rPr>
        <w:t>different cellular compartments</w:t>
      </w:r>
      <w:r w:rsidR="005650A7" w:rsidRPr="006D0877">
        <w:rPr>
          <w:lang w:val="en-GB"/>
        </w:rPr>
        <w:t xml:space="preserve">. This process arguably drove the development of organisms from single cell to multicellular eukaryotes.  </w:t>
      </w:r>
    </w:p>
    <w:p w14:paraId="08E2C77B" w14:textId="77777777" w:rsidR="005650A7" w:rsidRPr="006D0877" w:rsidRDefault="005650A7" w:rsidP="004971B1">
      <w:pPr>
        <w:spacing w:line="360" w:lineRule="auto"/>
        <w:rPr>
          <w:lang w:val="en-GB"/>
        </w:rPr>
      </w:pPr>
    </w:p>
    <w:p w14:paraId="7D09DA3F" w14:textId="1D9CE99C" w:rsidR="004971B1" w:rsidRPr="006D0877" w:rsidRDefault="004971B1" w:rsidP="004971B1">
      <w:pPr>
        <w:spacing w:line="360" w:lineRule="auto"/>
        <w:rPr>
          <w:lang w:val="en-GB"/>
        </w:rPr>
      </w:pPr>
      <w:r w:rsidRPr="006D0877">
        <w:rPr>
          <w:lang w:val="en-GB"/>
        </w:rPr>
        <w:t>Plasma membrane regulation and internalization of signal</w:t>
      </w:r>
      <w:r w:rsidR="00FF3D76">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sidRPr="006D0877">
        <w:rPr>
          <w:lang w:val="en-GB"/>
        </w:rPr>
        <w:fldChar w:fldCharType="begin" w:fldLock="1"/>
      </w:r>
      <w:r w:rsidR="00062640">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R. G.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et al.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 xml:space="preserve">(Fan </w:t>
      </w:r>
      <w:r w:rsidR="00062640" w:rsidRPr="00062640">
        <w:rPr>
          <w:rFonts w:eastAsia="Times New Roman" w:cs="Times New Roman"/>
          <w:i/>
          <w:noProof/>
          <w:shd w:val="clear" w:color="auto" w:fill="FFFFFF"/>
          <w:lang w:val="en-GB" w:eastAsia="en-GB"/>
        </w:rPr>
        <w:t>et al.</w:t>
      </w:r>
      <w:r w:rsidR="00062640"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many human diseases have been linked to defects in the endocytic pathway like familial hypercholesterolemia</w:t>
      </w:r>
      <w:r w:rsidRPr="006D0877">
        <w:rPr>
          <w:lang w:val="en-GB"/>
        </w:rPr>
        <w:fldChar w:fldCharType="begin" w:fldLock="1"/>
      </w:r>
      <w:r w:rsidR="00062640">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R. G.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sidRPr="006D0877">
        <w:rPr>
          <w:lang w:val="en-GB"/>
        </w:rPr>
        <w:fldChar w:fldCharType="begin" w:fldLock="1"/>
      </w:r>
      <w:r w:rsidR="00062640">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00062640"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The importance of the endocytic machinery as the entry portal of the cell is evident in the fact that it is hijacked by pathogens like viruses and bacteria to enter host cells</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sidR="00B55F31">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sidRPr="006D0877">
        <w:rPr>
          <w:lang w:val="en-GB"/>
        </w:rPr>
        <w:fldChar w:fldCharType="begin" w:fldLock="1"/>
      </w:r>
      <w:r w:rsidR="00062640">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00062640" w:rsidRPr="00062640">
        <w:rPr>
          <w:noProof/>
          <w:lang w:val="en-GB"/>
        </w:rPr>
        <w:t>(McMahon and Mills, 2004; Traub, 2005)</w:t>
      </w:r>
      <w:r w:rsidRPr="006D0877">
        <w:rPr>
          <w:lang w:val="en-GB"/>
        </w:rPr>
        <w:fldChar w:fldCharType="end"/>
      </w:r>
      <w:r w:rsidRPr="006D0877">
        <w:rPr>
          <w:lang w:val="en-GB"/>
        </w:rPr>
        <w:t xml:space="preserve">. </w:t>
      </w:r>
    </w:p>
    <w:p w14:paraId="7E069812" w14:textId="77777777" w:rsidR="004971B1" w:rsidRPr="006D0877" w:rsidRDefault="004971B1" w:rsidP="004971B1">
      <w:pPr>
        <w:spacing w:line="360" w:lineRule="auto"/>
        <w:rPr>
          <w:rFonts w:eastAsia="Times New Roman" w:cs="Times New Roman"/>
          <w:lang w:val="en-GB" w:eastAsia="en-GB"/>
        </w:rPr>
      </w:pPr>
    </w:p>
    <w:p w14:paraId="5E04EE09" w14:textId="2F771FBD" w:rsidR="004971B1" w:rsidRPr="006D0877" w:rsidRDefault="004971B1" w:rsidP="004971B1">
      <w:pPr>
        <w:widowControl w:val="0"/>
        <w:autoSpaceDE w:val="0"/>
        <w:autoSpaceDN w:val="0"/>
        <w:adjustRightInd w:val="0"/>
        <w:spacing w:line="360" w:lineRule="auto"/>
        <w:rPr>
          <w:lang w:val="en-GB"/>
        </w:rPr>
      </w:pPr>
      <w:r w:rsidRPr="006D0877">
        <w:rPr>
          <w:lang w:val="en-GB"/>
        </w:rPr>
        <w:t>Although many early discoveries relating to endocytic pathways were identified in mammalian cell types</w:t>
      </w:r>
      <w:r w:rsidRPr="006D0877">
        <w:rPr>
          <w:lang w:val="en-GB"/>
        </w:rPr>
        <w:fldChar w:fldCharType="begin" w:fldLock="1"/>
      </w:r>
      <w:r w:rsidR="00062640">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00062640"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sidR="00B55F31">
        <w:rPr>
          <w:i/>
          <w:lang w:val="en-GB"/>
        </w:rPr>
        <w:t>accharomyces</w:t>
      </w:r>
      <w:r w:rsidRPr="006D0877">
        <w:rPr>
          <w:i/>
          <w:lang w:val="en-GB"/>
        </w:rPr>
        <w:t>.cerevisiae</w:t>
      </w:r>
      <w:r w:rsidRPr="006D0877">
        <w:rPr>
          <w:i/>
          <w:lang w:val="en-GB"/>
        </w:rPr>
        <w:fldChar w:fldCharType="begin" w:fldLock="1"/>
      </w:r>
      <w:r w:rsidR="00062640">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00062640" w:rsidRPr="00062640">
        <w:rPr>
          <w:noProof/>
          <w:lang w:val="en-GB"/>
        </w:rPr>
        <w:t>(Riezman, 1985)</w:t>
      </w:r>
      <w:r w:rsidRPr="006D0877">
        <w:rPr>
          <w:i/>
          <w:lang w:val="en-GB"/>
        </w:rPr>
        <w:fldChar w:fldCharType="end"/>
      </w:r>
      <w:r w:rsidR="00142022">
        <w:rPr>
          <w:lang w:val="en-GB"/>
        </w:rPr>
        <w:t xml:space="preserve"> </w:t>
      </w:r>
      <w:r w:rsidRPr="006D0877">
        <w:rPr>
          <w:lang w:val="en-GB"/>
        </w:rPr>
        <w:t>marked the beginning of important findings that were made in the yeast and later verified in mammalian cells. The ease of genetic manipulation, availability of the completed sequence of the yeast genome, and relative simplicity of endocytic pathways- there is only one- drove several discoveries that established yeast as a powerful model organism</w:t>
      </w:r>
      <w:r w:rsidRPr="006D0877">
        <w:rPr>
          <w:lang w:val="en-GB"/>
        </w:rPr>
        <w:fldChar w:fldCharType="begin" w:fldLock="1"/>
      </w:r>
      <w:r w:rsidR="00062640">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G. Payne 2013; Boettner, Chi, and Lemmon 2012)"},"properties":{"noteIndex":0},"schema":"https://github.com/citation-style-language/schema/raw/master/csl-citation.json"}</w:instrText>
      </w:r>
      <w:r w:rsidRPr="006D0877">
        <w:rPr>
          <w:lang w:val="en-GB"/>
        </w:rPr>
        <w:fldChar w:fldCharType="separate"/>
      </w:r>
      <w:r w:rsidR="00062640" w:rsidRPr="00062640">
        <w:rPr>
          <w:noProof/>
          <w:lang w:val="en-GB"/>
        </w:rPr>
        <w:t>(Boettner, Chi and Lemmon, 2012; Payne, 2013)</w:t>
      </w:r>
      <w:r w:rsidRPr="006D0877">
        <w:rPr>
          <w:lang w:val="en-GB"/>
        </w:rPr>
        <w:fldChar w:fldCharType="end"/>
      </w:r>
      <w:r w:rsidRPr="006D0877">
        <w:rPr>
          <w:lang w:val="en-GB"/>
        </w:rPr>
        <w:t>.</w:t>
      </w:r>
    </w:p>
    <w:p w14:paraId="7E2CC714" w14:textId="77777777" w:rsidR="004971B1" w:rsidRPr="006D0877" w:rsidRDefault="004971B1" w:rsidP="004971B1">
      <w:pPr>
        <w:spacing w:line="360" w:lineRule="auto"/>
        <w:rPr>
          <w:b/>
          <w:u w:val="single"/>
          <w:lang w:val="en-GB"/>
        </w:rPr>
      </w:pPr>
    </w:p>
    <w:p w14:paraId="16DE351E" w14:textId="77777777" w:rsidR="004971B1" w:rsidRPr="006D0877" w:rsidRDefault="004971B1" w:rsidP="004971B1">
      <w:pPr>
        <w:spacing w:line="360" w:lineRule="auto"/>
        <w:outlineLvl w:val="0"/>
        <w:rPr>
          <w:b/>
          <w:u w:val="single"/>
          <w:lang w:val="en-GB"/>
        </w:rPr>
      </w:pPr>
      <w:r w:rsidRPr="006D0877">
        <w:rPr>
          <w:b/>
          <w:u w:val="single"/>
          <w:lang w:val="en-GB"/>
        </w:rPr>
        <w:t>Clathrin-mediated endocytosis (CME)</w:t>
      </w:r>
    </w:p>
    <w:p w14:paraId="65A87445" w14:textId="77777777" w:rsidR="004971B1" w:rsidRPr="006D0877" w:rsidRDefault="004971B1" w:rsidP="004971B1">
      <w:pPr>
        <w:spacing w:line="360" w:lineRule="auto"/>
        <w:rPr>
          <w:b/>
          <w:u w:val="single"/>
          <w:lang w:val="en-GB"/>
        </w:rPr>
      </w:pPr>
    </w:p>
    <w:p w14:paraId="0A817A00" w14:textId="50668EB8" w:rsidR="004971B1" w:rsidRPr="006D0877" w:rsidRDefault="004971B1" w:rsidP="004971B1">
      <w:pPr>
        <w:widowControl w:val="0"/>
        <w:autoSpaceDE w:val="0"/>
        <w:autoSpaceDN w:val="0"/>
        <w:adjustRightInd w:val="0"/>
        <w:spacing w:line="360" w:lineRule="auto"/>
        <w:rPr>
          <w:lang w:val="en-GB"/>
        </w:rPr>
      </w:pPr>
      <w:r w:rsidRPr="006D0877">
        <w:rPr>
          <w:lang w:val="en-GB"/>
        </w:rPr>
        <w:t>Many different endocytic pathways that facilitate the internalization of cargo at the plasma membrane exist, as depicted in Fig.2</w:t>
      </w:r>
      <w:r w:rsidR="00375F8E">
        <w:rPr>
          <w:lang w:val="en-GB"/>
        </w:rPr>
        <w:t>,</w:t>
      </w:r>
      <w:r w:rsidRPr="006D0877">
        <w:rPr>
          <w:lang w:val="en-GB"/>
        </w:rPr>
        <w:t xml:space="preserve"> differing in the size and type of cargo. Of them, Clathrin-mediated endocytosis (CME), is universal among eukaryotes and contributes to 90% of cargo trafficked into the cell</w:t>
      </w:r>
      <w:r w:rsidRPr="006D0877">
        <w:rPr>
          <w:lang w:val="en-GB"/>
        </w:rPr>
        <w:fldChar w:fldCharType="begin" w:fldLock="1"/>
      </w:r>
      <w:r w:rsidR="00062640">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00062640" w:rsidRPr="00062640">
        <w:rPr>
          <w:noProof/>
          <w:lang w:val="en-GB"/>
        </w:rPr>
        <w:t>(Bitsikas, Corrêa and Nichols, 2014)</w:t>
      </w:r>
      <w:r w:rsidRPr="006D0877">
        <w:rPr>
          <w:lang w:val="en-GB"/>
        </w:rPr>
        <w:fldChar w:fldCharType="end"/>
      </w:r>
      <w:r w:rsidRPr="006D0877">
        <w:rPr>
          <w:lang w:val="en-GB"/>
        </w:rPr>
        <w:t xml:space="preserve">. First identified by studying yolk uptake in mosquitos, ultrastructural studies of their oocytes (where </w:t>
      </w:r>
      <w:r w:rsidR="00322694">
        <w:rPr>
          <w:lang w:val="en-GB"/>
        </w:rPr>
        <w:t>frequency</w:t>
      </w:r>
      <w:r w:rsidR="00322694">
        <w:rPr>
          <w:rStyle w:val="CommentReference"/>
          <w:sz w:val="24"/>
          <w:szCs w:val="24"/>
          <w:lang w:val="en-GB"/>
        </w:rPr>
        <w:t xml:space="preserve"> </w:t>
      </w:r>
      <w:r w:rsidRPr="006D0877">
        <w:rPr>
          <w:lang w:val="en-GB"/>
        </w:rPr>
        <w:t>of uptake events is high enough to be easily studied) identified a bristly coat formation on the cell membrane and similarly bristly vesicles, that then lost this coat and fused to eventually form yolk bodies in the mature oocyte</w:t>
      </w:r>
      <w:r w:rsidRPr="006D0877">
        <w:rPr>
          <w:lang w:val="en-GB"/>
        </w:rPr>
        <w:fldChar w:fldCharType="begin" w:fldLock="1"/>
      </w:r>
      <w:r w:rsidR="00062640">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sidR="00062640" w:rsidRPr="00062640">
        <w:rPr>
          <w:noProof/>
          <w:lang w:val="en-GB"/>
        </w:rPr>
        <w:t>(ROTH and PORTER, 1964)</w:t>
      </w:r>
      <w:r w:rsidRPr="006D0877">
        <w:rPr>
          <w:lang w:val="en-GB"/>
        </w:rPr>
        <w:fldChar w:fldCharType="end"/>
      </w:r>
      <w:r w:rsidRPr="006D0877">
        <w:rPr>
          <w:lang w:val="en-GB"/>
        </w:rPr>
        <w:t>. The bristle was noted in several cell types, and was later identified as a lattice of a single highly conserved protein</w:t>
      </w:r>
      <w:r w:rsidRPr="006D0877">
        <w:rPr>
          <w:lang w:val="en-GB"/>
        </w:rPr>
        <w:fldChar w:fldCharType="begin" w:fldLock="1"/>
      </w:r>
      <w:r w:rsidR="00062640">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00062640" w:rsidRPr="00062640">
        <w:rPr>
          <w:noProof/>
          <w:lang w:val="en-GB"/>
        </w:rPr>
        <w:t>(Pearse, 1976)</w:t>
      </w:r>
      <w:r w:rsidRPr="006D0877">
        <w:rPr>
          <w:lang w:val="en-GB"/>
        </w:rPr>
        <w:fldChar w:fldCharType="end"/>
      </w:r>
      <w:r w:rsidRPr="006D0877">
        <w:rPr>
          <w:lang w:val="en-GB"/>
        </w:rPr>
        <w:t>. This protein was named Clathrin, derived from the latin word for lattice. Clathrin is formed of light and heavy chains incorporated into a triskelion</w:t>
      </w:r>
      <w:r w:rsidRPr="006D0877">
        <w:rPr>
          <w:lang w:val="en-GB"/>
        </w:rPr>
        <w:fldChar w:fldCharType="begin" w:fldLock="1"/>
      </w:r>
      <w:r w:rsidR="00062640">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00062640"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 Clathrin-mediated endocytosis has, since four decades ago, been recognized has an ubiquitous mechanism of membrane uptake in cell types ranging from the frog presynaptic membrane</w:t>
      </w:r>
      <w:r w:rsidRPr="006D0877">
        <w:rPr>
          <w:lang w:val="en-GB"/>
        </w:rPr>
        <w:fldChar w:fldCharType="begin" w:fldLock="1"/>
      </w:r>
      <w:r w:rsidR="00062640">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00062640" w:rsidRPr="00062640">
        <w:rPr>
          <w:noProof/>
          <w:lang w:val="en-GB"/>
        </w:rPr>
        <w:t>(Heuser and Reese, 1973)</w:t>
      </w:r>
      <w:r w:rsidRPr="006D0877">
        <w:rPr>
          <w:lang w:val="en-GB"/>
        </w:rPr>
        <w:fldChar w:fldCharType="end"/>
      </w:r>
      <w:r w:rsidRPr="006D0877">
        <w:rPr>
          <w:lang w:val="en-GB"/>
        </w:rPr>
        <w:t xml:space="preserve"> to rat vas deferens</w:t>
      </w:r>
      <w:r w:rsidRPr="006D0877">
        <w:rPr>
          <w:lang w:val="en-GB"/>
        </w:rPr>
        <w:fldChar w:fldCharType="begin" w:fldLock="1"/>
      </w:r>
      <w:r w:rsidR="00062640">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00062640" w:rsidRPr="00062640">
        <w:rPr>
          <w:noProof/>
          <w:lang w:val="en-GB"/>
        </w:rPr>
        <w:t>(Friend and Farquhar, 1967)</w:t>
      </w:r>
      <w:r w:rsidRPr="006D0877">
        <w:rPr>
          <w:lang w:val="en-GB"/>
        </w:rPr>
        <w:fldChar w:fldCharType="end"/>
      </w:r>
      <w:r w:rsidRPr="006D0877">
        <w:rPr>
          <w:lang w:val="en-GB"/>
        </w:rPr>
        <w:t>. Clathrin has also been observed localizing to the trans-golgi network (TGN); these clathrin-coated vesicles mediate traffic from the TGN to the endosome. Specification of vesicle cargo and targeting to different cellular</w:t>
      </w:r>
      <w:commentRangeStart w:id="2"/>
      <w:r w:rsidRPr="006D0877">
        <w:rPr>
          <w:lang w:val="en-GB"/>
        </w:rPr>
        <w:t xml:space="preserve"> </w:t>
      </w:r>
      <w:commentRangeEnd w:id="2"/>
      <w:r w:rsidRPr="006D0877">
        <w:rPr>
          <w:rStyle w:val="CommentReference"/>
          <w:sz w:val="24"/>
          <w:szCs w:val="24"/>
          <w:lang w:val="en-GB"/>
        </w:rPr>
        <w:commentReference w:id="2"/>
      </w:r>
      <w:r w:rsidRPr="006D0877">
        <w:rPr>
          <w:lang w:val="en-GB"/>
        </w:rPr>
        <w:t>compartments is achieved by Clathrin interaction with specialized adaptor proteins like the adaptor protein complexs (AP), which specify Golgi-to-early endosome traffic, while Golgi-localized gamma-adaptin (GGA) complexes specify Golgi-to-late endosome traffic</w:t>
      </w:r>
      <w:r w:rsidRPr="006D0877">
        <w:rPr>
          <w:lang w:val="en-GB"/>
        </w:rPr>
        <w:fldChar w:fldCharType="begin" w:fldLock="1"/>
      </w:r>
      <w:r w:rsidR="00062640">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G. Payne 2013)"},"properties":{"noteIndex":0},"schema":"https://github.com/citation-style-language/schema/raw/master/csl-citation.json"}</w:instrText>
      </w:r>
      <w:r w:rsidRPr="006D0877">
        <w:rPr>
          <w:lang w:val="en-GB"/>
        </w:rPr>
        <w:fldChar w:fldCharType="separate"/>
      </w:r>
      <w:r w:rsidR="00062640" w:rsidRPr="00062640">
        <w:rPr>
          <w:noProof/>
          <w:lang w:val="en-GB"/>
        </w:rPr>
        <w:t>(Payne, 2013)</w:t>
      </w:r>
      <w:r w:rsidRPr="006D0877">
        <w:rPr>
          <w:lang w:val="en-GB"/>
        </w:rPr>
        <w:fldChar w:fldCharType="end"/>
      </w:r>
      <w:r w:rsidRPr="006D0877">
        <w:rPr>
          <w:lang w:val="en-GB"/>
        </w:rPr>
        <w:t xml:space="preserve">. </w:t>
      </w:r>
    </w:p>
    <w:p w14:paraId="2431F9F0" w14:textId="77777777" w:rsidR="004971B1" w:rsidRPr="006D0877" w:rsidRDefault="004971B1" w:rsidP="004971B1">
      <w:pPr>
        <w:widowControl w:val="0"/>
        <w:autoSpaceDE w:val="0"/>
        <w:autoSpaceDN w:val="0"/>
        <w:adjustRightInd w:val="0"/>
        <w:spacing w:line="360" w:lineRule="auto"/>
        <w:rPr>
          <w:lang w:val="en-GB"/>
        </w:rPr>
      </w:pPr>
    </w:p>
    <w:p w14:paraId="2C4E3EE9" w14:textId="77777777" w:rsidR="004971B1" w:rsidRPr="006D0877" w:rsidRDefault="004971B1" w:rsidP="004971B1">
      <w:pPr>
        <w:widowControl w:val="0"/>
        <w:autoSpaceDE w:val="0"/>
        <w:autoSpaceDN w:val="0"/>
        <w:adjustRightInd w:val="0"/>
        <w:spacing w:line="360" w:lineRule="auto"/>
        <w:rPr>
          <w:lang w:val="en-GB"/>
        </w:rPr>
      </w:pPr>
      <w:r w:rsidRPr="006D0877">
        <w:rPr>
          <w:noProof/>
          <w:lang w:val="en-GB" w:eastAsia="en-GB"/>
        </w:rPr>
        <w:lastRenderedPageBreak/>
        <w:drawing>
          <wp:inline distT="0" distB="0" distL="0" distR="0" wp14:anchorId="0B6FA73E" wp14:editId="556FA51A">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50D03880" w14:textId="77777777" w:rsidR="004971B1" w:rsidRPr="006D0877" w:rsidRDefault="004971B1" w:rsidP="004971B1">
      <w:pPr>
        <w:widowControl w:val="0"/>
        <w:autoSpaceDE w:val="0"/>
        <w:autoSpaceDN w:val="0"/>
        <w:adjustRightInd w:val="0"/>
        <w:spacing w:line="360" w:lineRule="auto"/>
        <w:rPr>
          <w:lang w:val="en-GB"/>
        </w:rPr>
      </w:pPr>
    </w:p>
    <w:p w14:paraId="5F1467C1" w14:textId="77777777" w:rsidR="004971B1" w:rsidRPr="006D0877" w:rsidRDefault="004971B1" w:rsidP="004971B1">
      <w:pPr>
        <w:spacing w:line="360" w:lineRule="auto"/>
        <w:outlineLvl w:val="0"/>
        <w:rPr>
          <w:rFonts w:eastAsia="Times New Roman" w:cs="Times New Roman"/>
          <w:b/>
          <w:lang w:val="en-GB" w:eastAsia="en-GB"/>
        </w:rPr>
      </w:pPr>
      <w:r w:rsidRPr="006D0877">
        <w:rPr>
          <w:b/>
          <w:lang w:val="en-GB"/>
        </w:rPr>
        <w:tab/>
        <w:t>Fig2: Pathways of entry into cells.</w:t>
      </w:r>
    </w:p>
    <w:p w14:paraId="2CDD4E7A" w14:textId="77777777" w:rsidR="004971B1" w:rsidRPr="006D0877" w:rsidRDefault="004971B1" w:rsidP="004971B1">
      <w:pPr>
        <w:spacing w:line="360" w:lineRule="auto"/>
        <w:rPr>
          <w:b/>
          <w:lang w:val="en-GB"/>
        </w:rPr>
      </w:pPr>
    </w:p>
    <w:p w14:paraId="41185F5C" w14:textId="77777777" w:rsidR="004971B1" w:rsidRPr="006D0877" w:rsidRDefault="004971B1" w:rsidP="004971B1">
      <w:pPr>
        <w:spacing w:line="360" w:lineRule="auto"/>
        <w:rPr>
          <w:b/>
          <w:lang w:val="en-GB"/>
        </w:rPr>
      </w:pPr>
    </w:p>
    <w:p w14:paraId="5F0F195F" w14:textId="77777777" w:rsidR="004971B1" w:rsidRPr="006D0877" w:rsidRDefault="004971B1" w:rsidP="004971B1">
      <w:pPr>
        <w:spacing w:line="360" w:lineRule="auto"/>
        <w:outlineLvl w:val="0"/>
        <w:rPr>
          <w:b/>
          <w:lang w:val="en-GB"/>
        </w:rPr>
      </w:pPr>
      <w:r w:rsidRPr="006D0877">
        <w:rPr>
          <w:b/>
          <w:lang w:val="en-GB"/>
        </w:rPr>
        <w:t>CME in mammalian and yeast cells</w:t>
      </w:r>
    </w:p>
    <w:p w14:paraId="614D4041" w14:textId="77777777" w:rsidR="004971B1" w:rsidRPr="006D0877" w:rsidRDefault="004971B1" w:rsidP="004971B1">
      <w:pPr>
        <w:spacing w:line="360" w:lineRule="auto"/>
        <w:rPr>
          <w:lang w:val="en-GB"/>
        </w:rPr>
      </w:pPr>
    </w:p>
    <w:p w14:paraId="6BA6E948" w14:textId="77777777" w:rsidR="004971B1" w:rsidRPr="006D0877" w:rsidRDefault="004971B1" w:rsidP="004971B1">
      <w:pPr>
        <w:spacing w:line="360" w:lineRule="auto"/>
        <w:outlineLvl w:val="0"/>
        <w:rPr>
          <w:b/>
          <w:lang w:val="en-GB"/>
        </w:rPr>
      </w:pPr>
      <w:r w:rsidRPr="006D0877">
        <w:rPr>
          <w:b/>
          <w:lang w:val="en-GB"/>
        </w:rPr>
        <w:t>Clathrin is required for mammalian CME</w:t>
      </w:r>
    </w:p>
    <w:p w14:paraId="7D507008" w14:textId="09888A95" w:rsidR="004971B1" w:rsidRPr="006D0877" w:rsidRDefault="004971B1" w:rsidP="004971B1">
      <w:pPr>
        <w:widowControl w:val="0"/>
        <w:autoSpaceDE w:val="0"/>
        <w:autoSpaceDN w:val="0"/>
        <w:adjustRightInd w:val="0"/>
        <w:spacing w:line="360" w:lineRule="auto"/>
        <w:rPr>
          <w:lang w:val="en-GB"/>
        </w:rPr>
      </w:pPr>
      <w:r w:rsidRPr="006D0877">
        <w:rPr>
          <w:lang w:val="en-GB"/>
        </w:rPr>
        <w:t>That the clathrin lattice is responsible for remodeling the plasma membrane and selecting cargo was speculated in the first papers that noted the “bristly” coat</w:t>
      </w:r>
      <w:r w:rsidRPr="006D0877">
        <w:rPr>
          <w:lang w:val="en-GB"/>
        </w:rPr>
        <w:fldChar w:fldCharType="begin" w:fldLock="1"/>
      </w:r>
      <w:r w:rsidR="00062640">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00062640" w:rsidRPr="00062640">
        <w:rPr>
          <w:noProof/>
          <w:lang w:val="en-GB"/>
        </w:rPr>
        <w:t>(ROTH and PORTER, 1964; Kanaseki and Kadota, 1969)</w:t>
      </w:r>
      <w:r w:rsidRPr="006D0877">
        <w:rPr>
          <w:lang w:val="en-GB"/>
        </w:rPr>
        <w:fldChar w:fldCharType="end"/>
      </w:r>
      <w:r w:rsidRPr="006D0877">
        <w:rPr>
          <w:lang w:val="en-GB"/>
        </w:rPr>
        <w:t xml:space="preserve">.  In multicellular organisms like </w:t>
      </w:r>
      <w:r w:rsidRPr="006D0877">
        <w:rPr>
          <w:i/>
          <w:lang w:val="en-GB"/>
        </w:rPr>
        <w:t>C</w:t>
      </w:r>
      <w:r w:rsidR="00322694">
        <w:rPr>
          <w:i/>
          <w:lang w:val="en-GB"/>
        </w:rPr>
        <w:t>aenorhabditis</w:t>
      </w:r>
      <w:r w:rsidRPr="006D0877">
        <w:rPr>
          <w:i/>
          <w:lang w:val="en-GB"/>
        </w:rPr>
        <w:t>.elegans</w:t>
      </w:r>
      <w:r w:rsidRPr="006D0877">
        <w:rPr>
          <w:lang w:val="en-GB"/>
        </w:rPr>
        <w:t>, clathrin depleted by RNAi results in decreased endocytic uptake in oocytes and dead progeny</w:t>
      </w:r>
      <w:r w:rsidRPr="006D0877">
        <w:rPr>
          <w:lang w:val="en-GB"/>
        </w:rPr>
        <w:fldChar w:fldCharType="begin" w:fldLock="1"/>
      </w:r>
      <w:r w:rsidR="00062640">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00062640" w:rsidRPr="00062640">
        <w:rPr>
          <w:noProof/>
          <w:lang w:val="en-GB"/>
        </w:rPr>
        <w:t>(Grant and Hirsh, 1999)</w:t>
      </w:r>
      <w:r w:rsidRPr="006D0877">
        <w:rPr>
          <w:lang w:val="en-GB"/>
        </w:rPr>
        <w:fldChar w:fldCharType="end"/>
      </w:r>
      <w:r w:rsidRPr="006D0877">
        <w:rPr>
          <w:lang w:val="en-GB"/>
        </w:rPr>
        <w:t xml:space="preserve">, in </w:t>
      </w:r>
      <w:r w:rsidRPr="006D0877">
        <w:rPr>
          <w:i/>
          <w:lang w:val="en-GB"/>
        </w:rPr>
        <w:t>D.melanogaster</w:t>
      </w:r>
      <w:r w:rsidRPr="006D0877">
        <w:rPr>
          <w:lang w:val="en-GB"/>
        </w:rPr>
        <w:t>, deletion of clathrin heavy chain results in embryonic lethality</w:t>
      </w:r>
      <w:r w:rsidRPr="006D0877">
        <w:rPr>
          <w:lang w:val="en-GB"/>
        </w:rPr>
        <w:fldChar w:fldCharType="begin" w:fldLock="1"/>
      </w:r>
      <w:r w:rsidR="00062640">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Bazinet </w:t>
      </w:r>
      <w:r w:rsidR="00062640" w:rsidRPr="00062640">
        <w:rPr>
          <w:i/>
          <w:noProof/>
          <w:lang w:val="en-GB"/>
        </w:rPr>
        <w:t>et al.</w:t>
      </w:r>
      <w:r w:rsidR="00062640" w:rsidRPr="00062640">
        <w:rPr>
          <w:noProof/>
          <w:lang w:val="en-GB"/>
        </w:rPr>
        <w:t>, 1993)</w:t>
      </w:r>
      <w:r w:rsidRPr="006D0877">
        <w:rPr>
          <w:lang w:val="en-GB"/>
        </w:rPr>
        <w:fldChar w:fldCharType="end"/>
      </w:r>
      <w:r w:rsidRPr="006D0877">
        <w:rPr>
          <w:lang w:val="en-GB"/>
        </w:rPr>
        <w:t>. In Hela cells, knock-down of the heavy chain by RNAi results in decrease in endocytosis by 80%</w:t>
      </w:r>
      <w:r w:rsidRPr="006D0877">
        <w:rPr>
          <w:lang w:val="en-GB"/>
        </w:rPr>
        <w:fldChar w:fldCharType="begin" w:fldLock="1"/>
      </w:r>
      <w:r w:rsidR="00062640">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Huang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essentially, endocytosis fails in the absence of clathrin. The exact contribution of clathrin in the progression of endocytosis has been heavily debated, but its involvement itself has not. Although several genes involved in CME in yeast were found to be homologues of the mammalian machinery, however, early work in yeast revealed that clathrin is not necessary for endocytosis</w:t>
      </w:r>
      <w:r w:rsidRPr="006D0877">
        <w:rPr>
          <w:lang w:val="en-GB"/>
        </w:rPr>
        <w:fldChar w:fldCharType="begin" w:fldLock="1"/>
      </w:r>
      <w:r w:rsidR="00062640">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G. S. Payne and Schekman 1985)"},"properties":{"noteIndex":0},"schema":"https://github.com/citation-style-language/schema/raw/master/csl-citation.json"}</w:instrText>
      </w:r>
      <w:r w:rsidRPr="006D0877">
        <w:rPr>
          <w:lang w:val="en-GB"/>
        </w:rPr>
        <w:fldChar w:fldCharType="separate"/>
      </w:r>
      <w:r w:rsidR="00062640" w:rsidRPr="00062640">
        <w:rPr>
          <w:noProof/>
          <w:lang w:val="en-GB"/>
        </w:rPr>
        <w:t>(Payne and Schekman, 1985)</w:t>
      </w:r>
      <w:r w:rsidRPr="006D0877">
        <w:rPr>
          <w:lang w:val="en-GB"/>
        </w:rPr>
        <w:fldChar w:fldCharType="end"/>
      </w:r>
      <w:r w:rsidRPr="006D0877">
        <w:rPr>
          <w:lang w:val="en-GB"/>
        </w:rPr>
        <w:t>. Loss of clathrin changes the size of the vesicles formed at scission, and leads to decrease in the number of established endocytic site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ukulski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it appears to affect establishment of </w:t>
      </w:r>
      <w:r w:rsidRPr="006D0877">
        <w:rPr>
          <w:lang w:val="en-GB"/>
        </w:rPr>
        <w:lastRenderedPageBreak/>
        <w:t>sites and regulation of scission. It became apparent that though the mammalian and yeast systems were mechanistically similar and most of the yeast endocytic proteins had mammalian homologues</w:t>
      </w:r>
      <w:r w:rsidRPr="006D0877">
        <w:rPr>
          <w:lang w:val="en-GB"/>
        </w:rPr>
        <w:fldChar w:fldCharType="begin" w:fldLock="1"/>
      </w:r>
      <w:r w:rsidR="00062640">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there are some significant differences.</w:t>
      </w:r>
    </w:p>
    <w:p w14:paraId="11E6CCEF" w14:textId="77777777" w:rsidR="004971B1" w:rsidRPr="006D0877" w:rsidRDefault="004971B1" w:rsidP="004971B1">
      <w:pPr>
        <w:widowControl w:val="0"/>
        <w:autoSpaceDE w:val="0"/>
        <w:autoSpaceDN w:val="0"/>
        <w:adjustRightInd w:val="0"/>
        <w:spacing w:line="360" w:lineRule="auto"/>
        <w:rPr>
          <w:lang w:val="en-GB"/>
        </w:rPr>
      </w:pPr>
    </w:p>
    <w:p w14:paraId="5E50A133" w14:textId="77777777" w:rsidR="004971B1" w:rsidRPr="006D0877" w:rsidRDefault="004971B1" w:rsidP="004971B1">
      <w:pPr>
        <w:widowControl w:val="0"/>
        <w:autoSpaceDE w:val="0"/>
        <w:autoSpaceDN w:val="0"/>
        <w:adjustRightInd w:val="0"/>
        <w:spacing w:line="360" w:lineRule="auto"/>
        <w:rPr>
          <w:lang w:val="en-GB"/>
        </w:rPr>
      </w:pPr>
    </w:p>
    <w:p w14:paraId="5644FA17" w14:textId="77777777" w:rsidR="004971B1" w:rsidRPr="006D0877" w:rsidRDefault="004971B1" w:rsidP="004971B1">
      <w:pPr>
        <w:widowControl w:val="0"/>
        <w:autoSpaceDE w:val="0"/>
        <w:autoSpaceDN w:val="0"/>
        <w:adjustRightInd w:val="0"/>
        <w:spacing w:line="360" w:lineRule="auto"/>
        <w:rPr>
          <w:lang w:val="en-GB"/>
        </w:rPr>
      </w:pPr>
    </w:p>
    <w:p w14:paraId="2F3B3905" w14:textId="77777777" w:rsidR="004971B1" w:rsidRPr="006D0877" w:rsidRDefault="004971B1" w:rsidP="004971B1">
      <w:pPr>
        <w:widowControl w:val="0"/>
        <w:autoSpaceDE w:val="0"/>
        <w:autoSpaceDN w:val="0"/>
        <w:adjustRightInd w:val="0"/>
        <w:spacing w:line="360" w:lineRule="auto"/>
        <w:rPr>
          <w:lang w:val="en-GB"/>
        </w:rPr>
      </w:pPr>
    </w:p>
    <w:p w14:paraId="0E07478A" w14:textId="77777777" w:rsidR="004971B1" w:rsidRPr="006D0877" w:rsidRDefault="004971B1" w:rsidP="004971B1">
      <w:pPr>
        <w:widowControl w:val="0"/>
        <w:autoSpaceDE w:val="0"/>
        <w:autoSpaceDN w:val="0"/>
        <w:adjustRightInd w:val="0"/>
        <w:spacing w:line="360" w:lineRule="auto"/>
        <w:rPr>
          <w:lang w:val="en-GB"/>
        </w:rPr>
      </w:pPr>
    </w:p>
    <w:p w14:paraId="485040FD" w14:textId="77777777" w:rsidR="004971B1" w:rsidRPr="006D0877" w:rsidRDefault="004971B1" w:rsidP="004971B1">
      <w:pPr>
        <w:widowControl w:val="0"/>
        <w:autoSpaceDE w:val="0"/>
        <w:autoSpaceDN w:val="0"/>
        <w:adjustRightInd w:val="0"/>
        <w:spacing w:line="360" w:lineRule="auto"/>
        <w:rPr>
          <w:lang w:val="en-GB"/>
        </w:rPr>
      </w:pPr>
    </w:p>
    <w:p w14:paraId="49DA0B2B" w14:textId="77777777" w:rsidR="004971B1" w:rsidRPr="006D0877" w:rsidRDefault="004971B1" w:rsidP="004971B1">
      <w:pPr>
        <w:widowControl w:val="0"/>
        <w:autoSpaceDE w:val="0"/>
        <w:autoSpaceDN w:val="0"/>
        <w:adjustRightInd w:val="0"/>
        <w:spacing w:line="360" w:lineRule="auto"/>
        <w:jc w:val="center"/>
        <w:rPr>
          <w:lang w:val="en-GB"/>
        </w:rPr>
      </w:pPr>
      <w:r w:rsidRPr="006D0877">
        <w:rPr>
          <w:noProof/>
          <w:lang w:val="en-GB" w:eastAsia="en-GB"/>
        </w:rPr>
        <w:drawing>
          <wp:inline distT="0" distB="0" distL="0" distR="0" wp14:anchorId="371DBD66" wp14:editId="0AF7BB90">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4CEB419E" w14:textId="77777777" w:rsidR="004971B1" w:rsidRPr="006D0877" w:rsidRDefault="004971B1" w:rsidP="004971B1">
      <w:pPr>
        <w:spacing w:line="360" w:lineRule="auto"/>
        <w:ind w:left="720"/>
        <w:rPr>
          <w:b/>
          <w:lang w:val="en-GB"/>
        </w:rPr>
      </w:pPr>
      <w:r w:rsidRPr="006D0877">
        <w:rPr>
          <w:b/>
          <w:lang w:val="en-GB"/>
        </w:rPr>
        <w:t xml:space="preserve">Fig3: a) Mechanism of clathrin-mediated endocytosis and structure of clathrin cage that forms over a clathrin coat. b) Different stages of Clathrin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784131CC" w14:textId="77777777" w:rsidR="004971B1" w:rsidRPr="006D0877" w:rsidRDefault="004971B1" w:rsidP="004971B1">
      <w:pPr>
        <w:spacing w:line="360" w:lineRule="auto"/>
        <w:rPr>
          <w:lang w:val="en-GB"/>
        </w:rPr>
      </w:pPr>
    </w:p>
    <w:p w14:paraId="7820526C" w14:textId="77777777" w:rsidR="004971B1" w:rsidRPr="006D0877" w:rsidRDefault="004971B1" w:rsidP="004971B1">
      <w:pPr>
        <w:spacing w:line="360" w:lineRule="auto"/>
        <w:rPr>
          <w:lang w:val="en-GB"/>
        </w:rPr>
      </w:pPr>
    </w:p>
    <w:p w14:paraId="0B06E80F" w14:textId="77777777" w:rsidR="004971B1" w:rsidRPr="006D0877" w:rsidRDefault="004971B1" w:rsidP="004971B1">
      <w:pPr>
        <w:spacing w:line="360" w:lineRule="auto"/>
        <w:outlineLvl w:val="0"/>
        <w:rPr>
          <w:b/>
          <w:lang w:val="en-GB"/>
        </w:rPr>
      </w:pPr>
      <w:r w:rsidRPr="006D0877">
        <w:rPr>
          <w:b/>
          <w:lang w:val="en-GB"/>
        </w:rPr>
        <w:t>Actin forces are required for yeast CME</w:t>
      </w:r>
    </w:p>
    <w:p w14:paraId="23012D71" w14:textId="6094A290" w:rsidR="004971B1" w:rsidRPr="006D0877" w:rsidRDefault="004971B1" w:rsidP="004971B1">
      <w:pPr>
        <w:spacing w:line="360" w:lineRule="auto"/>
        <w:rPr>
          <w:lang w:val="en-GB"/>
        </w:rPr>
      </w:pPr>
      <w:r w:rsidRPr="006D0877">
        <w:rPr>
          <w:lang w:val="en-GB"/>
        </w:rPr>
        <w:t>Cortical actin patches were first seen in S.cerevisae, and they were later established as endocytic sites from the colocolization of other endocytic proteins. While the mammalian CME is heavily dependent on clathrin, the yeast system relies on actin and its proper organization for endocytosis</w:t>
      </w:r>
      <w:r w:rsidRPr="006D0877">
        <w:rPr>
          <w:lang w:val="en-GB"/>
        </w:rPr>
        <w:fldChar w:fldCharType="begin" w:fldLock="1"/>
      </w:r>
      <w:r w:rsidR="00062640">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Kübler </w:t>
      </w:r>
      <w:r w:rsidR="00062640" w:rsidRPr="00062640">
        <w:rPr>
          <w:i/>
          <w:noProof/>
          <w:lang w:val="en-GB"/>
        </w:rPr>
        <w:t>et al.</w:t>
      </w:r>
      <w:r w:rsidR="00062640" w:rsidRPr="00062640">
        <w:rPr>
          <w:noProof/>
          <w:lang w:val="en-GB"/>
        </w:rPr>
        <w:t>, 1993)</w:t>
      </w:r>
      <w:r w:rsidRPr="006D0877">
        <w:rPr>
          <w:lang w:val="en-GB"/>
        </w:rPr>
        <w:fldChar w:fldCharType="end"/>
      </w:r>
      <w:r w:rsidRPr="006D0877">
        <w:rPr>
          <w:lang w:val="en-GB"/>
        </w:rPr>
        <w:t xml:space="preserve">. </w:t>
      </w:r>
      <w:r w:rsidR="00CD0584">
        <w:rPr>
          <w:lang w:val="en-GB"/>
        </w:rPr>
        <w:t>Serge et al., estimate that the forces required to pull the me</w:t>
      </w:r>
      <w:r w:rsidR="00E45361">
        <w:rPr>
          <w:lang w:val="en-GB"/>
        </w:rPr>
        <w:t>mbrane are in the order of 1000-5000pN</w:t>
      </w:r>
      <w:r w:rsidR="00CD0584">
        <w:rPr>
          <w:lang w:val="en-GB"/>
        </w:rPr>
        <w:t xml:space="preserve">. This force requirement arises from high turgor </w:t>
      </w:r>
      <w:r w:rsidR="00CD0584">
        <w:rPr>
          <w:lang w:val="en-GB"/>
        </w:rPr>
        <w:lastRenderedPageBreak/>
        <w:t>pressure inside the yeast cells. Actin is required to pull the membrane inwards</w:t>
      </w:r>
      <w:commentRangeStart w:id="3"/>
      <w:r w:rsidRPr="006D0877">
        <w:rPr>
          <w:lang w:val="en-GB"/>
        </w:rPr>
        <w:t xml:space="preserve"> coupling the endocytic coat to actin is necessary for internalization</w:t>
      </w:r>
      <w:r w:rsidRPr="006D0877">
        <w:rPr>
          <w:lang w:val="en-GB"/>
        </w:rPr>
        <w:fldChar w:fldCharType="begin" w:fldLock="1"/>
      </w:r>
      <w:r w:rsidR="00062640">
        <w:rPr>
          <w:lang w:val="en-GB"/>
        </w:rPr>
        <w:instrText>ADDIN CSL_CITATION {"citationItems":[{"id":"ITEM-1","itemData":{"DOI":"10.1083/jcb.120.1.55","ISSN":"0021-9525","PMID":"8380177","abstract":"alpha-factor, one of two peptide hormones responsible for synchronized mating between MATa and MAT alpha-cell types in Saccharomyces cerevisiae, binds to its cell surface receptor and is internalized in a time-, temperature-, and energy-dependent manner (Chvatchko, Y., I. Howald, and H. Riezman. 1986. Cell. 46:355-364). After internalization, alpha-factor is delivered to the vacuole via vesicular intermediates and degraded there consistent with an endocytic mechanism (Singer, B., and H. Riezman. 1990. J. Cell Biol. 110:1911-1922; Chvatchko, Y., I. Howald, and H. Riezman. 1986. Cell. 46:355-364). We have isolated two mutants that are defective in the internalization process. Both mutations confer a recessive, temperature-sensitive growth phenotype upon cells that cosegregates with their endocytosis defect. Lucifer yellow, a marker for fluid-phase endocytosis, shows accumulation characteristics in the mutants that are similar to the uptake characteristics of 35S-alpha-factor. The endocytic defect in end4 cells appears immediately upon shift to restrictive temperature and is reversible at permissive temperature if new protein synthesis is allowed. Furthermore, the end4 mutation only affects alpha-factor internalization and not the later delivery of alpha-factor to the vacuole. Other vesicle-mediated processes seem to be normal in end3 and end4 mutants. END3 and END4 are the first genes shown to be necessary for the internalization step of receptor-borne and fluid-phase markers in yeast.","author":[{"dropping-particle":"","family":"Raths","given":"S.","non-dropping-particle":"","parse-names":false,"suffix":""},{"dropping-particle":"","family":"Rohrer","given":"J","non-dropping-particle":"","parse-names":false,"suffix":""},{"dropping-particle":"","family":"Crausaz","given":"F","non-dropping-particle":"","parse-names":false,"suffix":""},{"dropping-particle":"","family":"Riezman","given":"H","non-dropping-particle":"","parse-names":false,"suffix":""}],"container-title":"The Journal of Cell Biology","id":"ITEM-1","issue":"1","issued":{"date-parts":[["1993","1","1"]]},"page":"55-65","title":"end3 and end4: two mutants defective in receptor-mediated and fluid- phase endocytosis in Saccharomyces cerevisiae","type":"article-journal","volume":"120"},"uris":["http://www.mendeley.com/documents/?uuid=06fe06a9-a004-3f3c-b876-117462632896"]},{"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Raths &lt;i&gt;et al.&lt;/i&gt;, 1993; Skruzny &lt;i&gt;et al.&lt;/i&gt;, 2012)","plainTextFormattedCitation":"(Raths et al., 1993; Skruzny et al., 2012)","previouslyFormattedCitation":"(Raths et al. 1993; Skruzny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Raths </w:t>
      </w:r>
      <w:r w:rsidR="00062640" w:rsidRPr="00062640">
        <w:rPr>
          <w:i/>
          <w:noProof/>
          <w:lang w:val="en-GB"/>
        </w:rPr>
        <w:t>et al.</w:t>
      </w:r>
      <w:r w:rsidR="00062640" w:rsidRPr="00062640">
        <w:rPr>
          <w:noProof/>
          <w:lang w:val="en-GB"/>
        </w:rPr>
        <w:t xml:space="preserve">, 199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w:t>
      </w:r>
      <w:commentRangeEnd w:id="3"/>
      <w:r w:rsidRPr="006D0877">
        <w:rPr>
          <w:rStyle w:val="CommentReference"/>
          <w:sz w:val="24"/>
          <w:szCs w:val="24"/>
          <w:lang w:val="en-GB"/>
        </w:rPr>
        <w:commentReference w:id="3"/>
      </w:r>
      <w:r w:rsidRPr="006D0877">
        <w:rPr>
          <w:lang w:val="en-GB"/>
        </w:rPr>
        <w:t xml:space="preserve"> </w:t>
      </w:r>
    </w:p>
    <w:p w14:paraId="7F38FF0B" w14:textId="77777777" w:rsidR="004971B1" w:rsidRPr="006D0877" w:rsidRDefault="004971B1" w:rsidP="004971B1">
      <w:pPr>
        <w:spacing w:line="360" w:lineRule="auto"/>
        <w:rPr>
          <w:lang w:val="en-GB"/>
        </w:rPr>
      </w:pPr>
    </w:p>
    <w:p w14:paraId="489D55A3" w14:textId="77777777" w:rsidR="004971B1" w:rsidRPr="006D0877" w:rsidRDefault="004971B1" w:rsidP="004971B1">
      <w:pPr>
        <w:spacing w:line="360" w:lineRule="auto"/>
        <w:outlineLvl w:val="0"/>
        <w:rPr>
          <w:b/>
          <w:lang w:val="en-GB"/>
        </w:rPr>
      </w:pPr>
      <w:r w:rsidRPr="006D0877">
        <w:rPr>
          <w:b/>
          <w:lang w:val="en-GB"/>
        </w:rPr>
        <w:t>CME in yeast is highly regular</w:t>
      </w:r>
    </w:p>
    <w:p w14:paraId="56EB25CE" w14:textId="39F7C5E2" w:rsidR="004971B1" w:rsidRPr="006D0877" w:rsidRDefault="004971B1" w:rsidP="004971B1">
      <w:pPr>
        <w:spacing w:line="360" w:lineRule="auto"/>
        <w:rPr>
          <w:lang w:val="en-GB"/>
        </w:rPr>
      </w:pPr>
      <w:r w:rsidRPr="006D0877">
        <w:rPr>
          <w:lang w:val="en-GB"/>
        </w:rPr>
        <w:t xml:space="preserve">In yeast, over fifty proteins are recruited, interact, and disassemble during endocytic process. In mammals as well as in yeast, the proteins that arrive at an endocytic site can be distributed into different modules according to their relative time of recruitment and function. A </w:t>
      </w:r>
      <w:commentRangeStart w:id="4"/>
      <w:r w:rsidRPr="006D0877">
        <w:rPr>
          <w:lang w:val="en-GB"/>
        </w:rPr>
        <w:t xml:space="preserve">variable </w:t>
      </w:r>
      <w:commentRangeEnd w:id="4"/>
      <w:r w:rsidRPr="006D0877">
        <w:rPr>
          <w:rStyle w:val="CommentReference"/>
          <w:sz w:val="24"/>
          <w:szCs w:val="24"/>
          <w:lang w:val="en-GB"/>
        </w:rPr>
        <w:commentReference w:id="4"/>
      </w:r>
      <w:r w:rsidRPr="006D0877">
        <w:rPr>
          <w:lang w:val="en-GB"/>
        </w:rPr>
        <w:t>initiation phase assembles coat proteins on the plasma membrane and establishes an endocytic site. While the later proteins show relatively high variability in both recruitment as well as time spent at sites in mammalian cells, in yeast the initiation is followed by a very stereotypic sequence of events that assembles coat proteins, nucleates actin, organizes the actin network, invaginates a membrane tube, and finally severs the membrane to produce cargo-filled vesicle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Coat proteins arrive upon initiation of endocytic sites. The actin and WASP modules arrive next, and include actin nucleating proteins, actin, actin-binding proteins that organize the actin network and produce forces that begin to pull the membrane into the cytoplasm. The scission module arrives last, and regulates the final shape transitions of the endocytic site from tubular membrane to vesicle. </w:t>
      </w:r>
    </w:p>
    <w:p w14:paraId="161636A4" w14:textId="77777777" w:rsidR="004971B1" w:rsidRPr="006D0877" w:rsidRDefault="004971B1" w:rsidP="004971B1">
      <w:pPr>
        <w:spacing w:line="360" w:lineRule="auto"/>
        <w:rPr>
          <w:lang w:val="en-GB"/>
        </w:rPr>
      </w:pPr>
    </w:p>
    <w:p w14:paraId="6D3AED25" w14:textId="052C2D23" w:rsidR="004971B1" w:rsidRPr="006D0877" w:rsidRDefault="004971B1" w:rsidP="004971B1">
      <w:pPr>
        <w:spacing w:line="360" w:lineRule="auto"/>
        <w:rPr>
          <w:lang w:val="en-GB"/>
        </w:rPr>
      </w:pPr>
      <w:r w:rsidRPr="006D0877">
        <w:rPr>
          <w:lang w:val="en-GB"/>
        </w:rPr>
        <w:t>Sterotypicity of the post-initiation stages of yeast endocytosis has allowed averaging the behavior of various proteins from multiple endocytic events. Tracking and averaging the behavior of these proteins has led to understanding the spatial and temporal regulation of endocytosis in remarkable detail</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Picco et al. 2015; Mund et al. 2017; 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Picco </w:t>
      </w:r>
      <w:r w:rsidR="00062640" w:rsidRPr="00062640">
        <w:rPr>
          <w:i/>
          <w:noProof/>
          <w:lang w:val="en-GB"/>
        </w:rPr>
        <w:t>et al.</w:t>
      </w:r>
      <w:r w:rsidR="00062640" w:rsidRPr="00062640">
        <w:rPr>
          <w:noProof/>
          <w:lang w:val="en-GB"/>
        </w:rPr>
        <w:t xml:space="preserve">, 2015; 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The multiple stages of endocytosis are discussed below. </w:t>
      </w:r>
    </w:p>
    <w:p w14:paraId="08A88DCB" w14:textId="77777777" w:rsidR="004971B1" w:rsidRPr="006D0877" w:rsidRDefault="004971B1" w:rsidP="004971B1">
      <w:pPr>
        <w:spacing w:line="360" w:lineRule="auto"/>
        <w:rPr>
          <w:lang w:val="en-GB"/>
        </w:rPr>
      </w:pPr>
    </w:p>
    <w:p w14:paraId="45546735" w14:textId="77777777" w:rsidR="004971B1" w:rsidRPr="006D0877" w:rsidRDefault="004971B1" w:rsidP="004971B1">
      <w:pPr>
        <w:spacing w:line="360" w:lineRule="auto"/>
        <w:ind w:left="426"/>
        <w:rPr>
          <w:lang w:val="en-GB"/>
        </w:rPr>
      </w:pPr>
      <w:r w:rsidRPr="006D0877">
        <w:rPr>
          <w:lang w:val="en-GB"/>
        </w:rPr>
        <w:t>Early initiation phase:</w:t>
      </w:r>
    </w:p>
    <w:p w14:paraId="52083A83" w14:textId="7B4D182F" w:rsidR="004971B1" w:rsidRPr="006D0877" w:rsidRDefault="004971B1" w:rsidP="004971B1">
      <w:pPr>
        <w:spacing w:line="360" w:lineRule="auto"/>
        <w:ind w:left="426"/>
        <w:rPr>
          <w:lang w:val="en-GB"/>
        </w:rPr>
      </w:pPr>
      <w:r w:rsidRPr="006D0877">
        <w:rPr>
          <w:lang w:val="en-GB"/>
        </w:rPr>
        <w:t>A variable initiation phase establishes endocytic sites and selects cargo</w:t>
      </w:r>
      <w:r w:rsidRPr="006D0877">
        <w:rPr>
          <w:lang w:val="en-GB"/>
        </w:rPr>
        <w:fldChar w:fldCharType="begin" w:fldLock="1"/>
      </w:r>
      <w:r w:rsidR="00062640">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et al. 2014)"},"properties":{"noteIndex":0},"schema":"https://github.com/citation-style-language/schema/raw/master/csl-citation.json"}</w:instrText>
      </w:r>
      <w:r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The earliest proteins to arrive at sites, Ede1 and Syp1 are not required for the formation endocytic sites.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sidRPr="006D0877">
        <w:rPr>
          <w:lang w:val="en-GB"/>
        </w:rPr>
        <w:fldChar w:fldCharType="begin" w:fldLock="1"/>
      </w:r>
      <w:r w:rsidR="00062640">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et al. 2014)"},"properties":{"noteIndex":0},"schema":"https://github.com/citation-style-language/schema/raw/master/csl-citation.json"}</w:instrText>
      </w:r>
      <w:r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xml:space="preserve">, that could give the process robustness in the absence of alternate pathways for uptake of essential nutrients and </w:t>
      </w:r>
      <w:r w:rsidRPr="006D0877">
        <w:rPr>
          <w:lang w:val="en-GB"/>
        </w:rPr>
        <w:lastRenderedPageBreak/>
        <w:t>signals. The variability in this phase could also provide a “check-point”, to ensure that sufficient cargo is loaded</w:t>
      </w:r>
      <w:r w:rsidRPr="006D0877">
        <w:rPr>
          <w:lang w:val="en-GB"/>
        </w:rPr>
        <w:fldChar w:fldCharType="begin" w:fldLock="1"/>
      </w:r>
      <w:r w:rsidR="00062640">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xml:space="preserve"> before later (energy consuming) phases are triggered. </w:t>
      </w:r>
    </w:p>
    <w:p w14:paraId="20B9A0C3" w14:textId="77777777" w:rsidR="004971B1" w:rsidRPr="006D0877" w:rsidRDefault="004971B1" w:rsidP="004971B1">
      <w:pPr>
        <w:spacing w:line="360" w:lineRule="auto"/>
        <w:ind w:left="426"/>
        <w:rPr>
          <w:lang w:val="en-GB"/>
        </w:rPr>
      </w:pPr>
    </w:p>
    <w:p w14:paraId="0C592545" w14:textId="77777777" w:rsidR="004971B1" w:rsidRPr="006D0877" w:rsidRDefault="004971B1" w:rsidP="004971B1">
      <w:pPr>
        <w:spacing w:line="360" w:lineRule="auto"/>
        <w:ind w:left="426"/>
        <w:rPr>
          <w:lang w:val="en-GB"/>
        </w:rPr>
      </w:pPr>
      <w:r w:rsidRPr="006D0877">
        <w:rPr>
          <w:lang w:val="en-GB"/>
        </w:rPr>
        <w:t>Coat module:</w:t>
      </w:r>
    </w:p>
    <w:p w14:paraId="52F78608" w14:textId="76F36EF6" w:rsidR="004971B1" w:rsidRPr="006D0877" w:rsidRDefault="004971B1" w:rsidP="004971B1">
      <w:pPr>
        <w:spacing w:line="360" w:lineRule="auto"/>
        <w:ind w:left="426"/>
        <w:rPr>
          <w:lang w:val="en-GB"/>
        </w:rPr>
      </w:pPr>
      <w:r w:rsidRPr="006D0877">
        <w:rPr>
          <w:lang w:val="en-GB"/>
        </w:rPr>
        <w:t>Coat proteins serve to template later proteins</w:t>
      </w:r>
      <w:r w:rsidRPr="006D0877">
        <w:rPr>
          <w:lang w:val="en-GB"/>
        </w:rPr>
        <w:fldChar w:fldCharType="begin" w:fldLock="1"/>
      </w:r>
      <w:r w:rsidR="00062640">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et al. 2017)"},"properties":{"noteIndex":0},"schema":"https://github.com/citation-style-language/schema/raw/master/csl-citation.json"}</w:instrText>
      </w:r>
      <w:r w:rsidRPr="006D0877">
        <w:rPr>
          <w:lang w:val="en-GB"/>
        </w:rPr>
        <w:fldChar w:fldCharType="separate"/>
      </w:r>
      <w:r w:rsidR="00062640" w:rsidRPr="00062640">
        <w:rPr>
          <w:noProof/>
          <w:lang w:val="en-GB"/>
        </w:rPr>
        <w:t xml:space="preserve">(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as well as form the link between the actin module</w:t>
      </w:r>
      <w:r w:rsidRPr="006D0877">
        <w:rPr>
          <w:lang w:val="en-GB"/>
        </w:rPr>
        <w:fldChar w:fldCharType="begin" w:fldLock="1"/>
      </w:r>
      <w:r w:rsidR="00062640">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ingressing membrane, and cargo associated with it. Unlike in mammalian cells, as mentioned earlier, clathrin adaptors and the clathrin triskelion are not necessary for the progression of sites, although deletion of clathrin introduces a high variability in the timing of scission</w:t>
      </w:r>
      <w:r w:rsidRPr="006D0877">
        <w:rPr>
          <w:lang w:val="en-GB"/>
        </w:rPr>
        <w:fldChar w:fldCharType="begin" w:fldLock="1"/>
      </w:r>
      <w:r w:rsidR="00062640">
        <w:rPr>
          <w:lang w:val="en-GB"/>
        </w:rPr>
        <w:instrText>ADDIN CSL_CITATION {"citationItems":[{"id":"ITEM-1","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1","issued":{"date-parts":[["2016","6"]]},"language":"en","title":"Clathrin modulates vesicle scission, but not invagination shape, in yeast endocytosis","type":"article-journal","volume":"5"},"uris":["http://www.mendeley.com/documents/?uuid=d6d92a82-20d6-40ff-a3df-0eaeff694f42"]}],"mendeley":{"formattedCitation":"(Kukulski &lt;i&gt;et al.&lt;/i&gt;, 2016)","plainTextFormattedCitation":"(Kukulski et al., 2016)","previouslyFormattedCitation":"(Kukulski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Deletion of coat proteins Sla2 and Ent1 results in a particular phenotype in which actin polymerization is achieved, but the membrane is decoupled from actin forces, resulting in actin “flames” without membrane bending</w:t>
      </w:r>
      <w:r w:rsidRPr="006D0877">
        <w:rPr>
          <w:lang w:val="en-GB"/>
        </w:rPr>
        <w:fldChar w:fldCharType="begin" w:fldLock="1"/>
      </w:r>
      <w:r w:rsidR="00062640">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Skruzny et al. 2012; Kaksonen, Sun, and Drubin 2003)"},"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Sun and Drubin, 200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The complex between proteins Sla1, Pan1 and End3, which links the early coat to other coat proteins and polymerized actin, is involved in actin regulation itself, and connects vesicles to actin cables and endosomes</w:t>
      </w:r>
      <w:r w:rsidRPr="006D0877">
        <w:rPr>
          <w:lang w:val="en-GB"/>
        </w:rPr>
        <w:fldChar w:fldCharType="begin" w:fldLock="1"/>
      </w:r>
      <w:r w:rsidR="00062640">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Sun et al. 2015; Toshima et al. 2016; Wendland and Emr 1998)"},"properties":{"noteIndex":0},"schema":"https://github.com/citation-style-language/schema/raw/master/csl-citation.json"}</w:instrText>
      </w:r>
      <w:r w:rsidRPr="006D0877">
        <w:rPr>
          <w:lang w:val="en-GB"/>
        </w:rPr>
        <w:fldChar w:fldCharType="separate"/>
      </w:r>
      <w:r w:rsidR="00062640" w:rsidRPr="00062640">
        <w:rPr>
          <w:noProof/>
          <w:lang w:val="en-GB"/>
        </w:rPr>
        <w:t xml:space="preserve">(Wendland and Emr, 1998; Sun </w:t>
      </w:r>
      <w:r w:rsidR="00062640" w:rsidRPr="00062640">
        <w:rPr>
          <w:i/>
          <w:noProof/>
          <w:lang w:val="en-GB"/>
        </w:rPr>
        <w:t>et al.</w:t>
      </w:r>
      <w:r w:rsidR="00062640" w:rsidRPr="00062640">
        <w:rPr>
          <w:noProof/>
          <w:lang w:val="en-GB"/>
        </w:rPr>
        <w:t xml:space="preserve">, 2015; Toshima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The arrival of Sla1 is a strong predictor of successful endocytosi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2","issue":"44","issued":{"date-parts":[["2011","11"]]},"language":"en","page":"E979-E988","title":"Determinants of endocytic membrane geometry, stability, and scission","type":"article-journal","volume":"108"},"uris":["http://www.mendeley.com/documents/?uuid=1d4da551-0940-4073-bef8-5c70449e054e"]}],"mendeley":{"formattedCitation":"(Kaksonen, Toret and Drubin, 2005; Kishimoto &lt;i&gt;et al.&lt;/i&gt;, 2011)","plainTextFormattedCitation":"(Kaksonen, Toret and Drubin, 2005; Kishimoto et al., 2011)","previouslyFormattedCitation":"(Kaksonen, Toret, and Drubin 2005; Kishimoto et al. 2011)"},"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ishimoto </w:t>
      </w:r>
      <w:r w:rsidR="00062640" w:rsidRPr="00062640">
        <w:rPr>
          <w:i/>
          <w:noProof/>
          <w:lang w:val="en-GB"/>
        </w:rPr>
        <w:t>et al.</w:t>
      </w:r>
      <w:r w:rsidR="00062640" w:rsidRPr="00062640">
        <w:rPr>
          <w:noProof/>
          <w:lang w:val="en-GB"/>
        </w:rPr>
        <w:t>, 2011)</w:t>
      </w:r>
      <w:r w:rsidRPr="006D0877">
        <w:rPr>
          <w:lang w:val="en-GB"/>
        </w:rPr>
        <w:fldChar w:fldCharType="end"/>
      </w:r>
      <w:r w:rsidRPr="006D0877">
        <w:rPr>
          <w:lang w:val="en-GB"/>
        </w:rPr>
        <w:t>. These coat proteins are pulled upwards into the cytoplasm, and follow the moving membrane.</w:t>
      </w:r>
    </w:p>
    <w:p w14:paraId="7CDDC30F" w14:textId="77777777" w:rsidR="004971B1" w:rsidRPr="006D0877" w:rsidRDefault="004971B1" w:rsidP="004971B1">
      <w:pPr>
        <w:spacing w:line="360" w:lineRule="auto"/>
        <w:ind w:left="426"/>
        <w:rPr>
          <w:lang w:val="en-GB"/>
        </w:rPr>
      </w:pPr>
    </w:p>
    <w:p w14:paraId="629114B4" w14:textId="77777777" w:rsidR="004971B1" w:rsidRPr="006D0877" w:rsidRDefault="004971B1" w:rsidP="004971B1">
      <w:pPr>
        <w:spacing w:line="360" w:lineRule="auto"/>
        <w:ind w:left="426"/>
        <w:outlineLvl w:val="0"/>
        <w:rPr>
          <w:lang w:val="en-GB"/>
        </w:rPr>
      </w:pPr>
      <w:r w:rsidRPr="006D0877">
        <w:rPr>
          <w:lang w:val="en-GB"/>
        </w:rPr>
        <w:t>Actin module</w:t>
      </w:r>
    </w:p>
    <w:p w14:paraId="72D419C6" w14:textId="52EA8E96" w:rsidR="004971B1" w:rsidRPr="006D0877" w:rsidRDefault="004971B1" w:rsidP="004971B1">
      <w:pPr>
        <w:spacing w:line="360" w:lineRule="auto"/>
        <w:ind w:left="426"/>
        <w:rPr>
          <w:lang w:val="en-GB"/>
        </w:rPr>
      </w:pPr>
      <w:r w:rsidRPr="006D0877">
        <w:rPr>
          <w:lang w:val="en-GB"/>
        </w:rPr>
        <w:t xml:space="preserve">Once the coat proteins are assembled, proteins that nucleate and organize the actin machinery are recruited. Actin filaments are nucleated by the Arp2/3 complex, and act in concert with </w:t>
      </w:r>
      <w:commentRangeStart w:id="5"/>
      <w:r w:rsidRPr="006D0877">
        <w:rPr>
          <w:lang w:val="en-GB"/>
        </w:rPr>
        <w:t xml:space="preserve">actin nucleation promoting factors </w:t>
      </w:r>
      <w:commentRangeEnd w:id="5"/>
      <w:r w:rsidRPr="006D0877">
        <w:rPr>
          <w:rStyle w:val="CommentReference"/>
          <w:sz w:val="24"/>
          <w:szCs w:val="24"/>
          <w:lang w:val="en-GB"/>
        </w:rPr>
        <w:commentReference w:id="5"/>
      </w:r>
      <w:r w:rsidRPr="006D0877">
        <w:rPr>
          <w:lang w:val="en-GB"/>
        </w:rPr>
        <w:t xml:space="preserve">(NPFs), </w:t>
      </w:r>
      <w:commentRangeStart w:id="6"/>
      <w:r w:rsidRPr="006D0877">
        <w:rPr>
          <w:lang w:val="en-GB"/>
        </w:rPr>
        <w:t>such as</w:t>
      </w:r>
      <w:commentRangeEnd w:id="6"/>
      <w:r w:rsidRPr="006D0877">
        <w:rPr>
          <w:rStyle w:val="CommentReference"/>
          <w:sz w:val="24"/>
          <w:szCs w:val="24"/>
          <w:lang w:val="en-GB"/>
        </w:rPr>
        <w:commentReference w:id="6"/>
      </w:r>
      <w:r w:rsidRPr="006D0877">
        <w:rPr>
          <w:lang w:val="en-GB"/>
        </w:rPr>
        <w:t xml:space="preserve"> the yeast WASP homologue Las17, type 1 myosins Myo3 and Myo5, Pan1, and actin binding protein Abp1. Apart from Pan1, which moves inwards upon membrane movement and forms part of the coat module, the remaining NPFs are recruited to the </w:t>
      </w:r>
      <w:commentRangeStart w:id="7"/>
      <w:r w:rsidRPr="006D0877">
        <w:rPr>
          <w:lang w:val="en-GB"/>
        </w:rPr>
        <w:t>base of endocytic sites and do not move inwards with the membrane</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commentRangeEnd w:id="7"/>
      <w:r w:rsidRPr="006D0877">
        <w:rPr>
          <w:rStyle w:val="CommentReference"/>
          <w:sz w:val="24"/>
          <w:szCs w:val="24"/>
          <w:lang w:val="en-GB"/>
        </w:rPr>
        <w:commentReference w:id="7"/>
      </w:r>
      <w:r w:rsidRPr="006D0877">
        <w:rPr>
          <w:lang w:val="en-GB"/>
        </w:rPr>
        <w:t>. Las17 is a potent actin nucleator, without which endocytosis essentially fails</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Myo3/5 are non-processive motors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8"/>
      <w:r w:rsidRPr="006D0877">
        <w:rPr>
          <w:lang w:val="en-GB"/>
        </w:rPr>
        <w:t>Abp1 binds actin filaments and activates the Arp2/3 complex</w:t>
      </w:r>
      <w:commentRangeEnd w:id="8"/>
      <w:r w:rsidRPr="006D0877">
        <w:rPr>
          <w:rStyle w:val="CommentReference"/>
          <w:sz w:val="24"/>
          <w:szCs w:val="24"/>
          <w:lang w:val="en-GB"/>
        </w:rPr>
        <w:commentReference w:id="8"/>
      </w:r>
      <w:r w:rsidRPr="006D0877">
        <w:rPr>
          <w:lang w:val="en-GB"/>
        </w:rPr>
        <w:t xml:space="preserve">. </w:t>
      </w:r>
    </w:p>
    <w:p w14:paraId="4DEDBFB5" w14:textId="77777777" w:rsidR="004971B1" w:rsidRPr="006D0877" w:rsidRDefault="004971B1" w:rsidP="004971B1">
      <w:pPr>
        <w:spacing w:line="360" w:lineRule="auto"/>
        <w:ind w:left="426"/>
        <w:rPr>
          <w:lang w:val="en-GB"/>
        </w:rPr>
      </w:pPr>
    </w:p>
    <w:p w14:paraId="34E0697B" w14:textId="3F972F74" w:rsidR="004971B1" w:rsidRPr="006D0877" w:rsidRDefault="004971B1" w:rsidP="004971B1">
      <w:pPr>
        <w:spacing w:line="360" w:lineRule="auto"/>
        <w:ind w:left="426"/>
        <w:rPr>
          <w:lang w:val="en-GB"/>
        </w:rPr>
      </w:pPr>
      <w:r w:rsidRPr="006D0877">
        <w:rPr>
          <w:lang w:val="en-GB"/>
        </w:rPr>
        <w:t>Bbc1, Bzz1, and Vrp1 are other actin associated proteins that are recruited within the actin module. Bbc1 is known to inhibit Las17 NPF activity, its deletion accumulates actin at endocytic sites</w:t>
      </w:r>
      <w:r w:rsidRPr="006D0877">
        <w:rPr>
          <w:lang w:val="en-GB"/>
        </w:rPr>
        <w:fldChar w:fldCharType="begin" w:fldLock="1"/>
      </w:r>
      <w:r w:rsidR="00062640">
        <w:rPr>
          <w:lang w:val="en-GB"/>
        </w:rPr>
        <w:instrText>ADDIN CSL_CITATION {"citationItems":[{"id":"ITEM-1","itemData":{"DOI":"10.1101/172072","abstract":"doi: bioRxiv preprint first posted online Aug. 3, 2017; 2 Abstract Branched and crosslinked actin networks mediate cellular processes that move and shape membranes. To understand how actin contributes during the different stages of endocytic membrane reshaping, we analysed deletion mutants of yeast actin network components us-ing a hybrid imaging approach that combines live imaging with correlative microscopy. We could thereby temporally dissect the effects of different actin network perturbations, revealing distinct stages of actin-based membrane reshaping. Our data show that initiation of mem-brane bending requires the actin network to be physically linked to the plasma membrane and to be optimally crosslinked. Once initiated, the membrane invagination process is driven by nucleation and polymerization of new actin filaments, independently of the degree of cross-linking and unaffected by a surplus of actin network components. A key transition occurs 2 seconds before scission when the filament nucleation rate drops. From that time point on, invagination growth and vesicle scission are driven by an expansion of the assembled actin network. The expansion is sensitive to the amount of filamentous actin and its crosslinking. Our results suggest that the mechanism by which actin reshapes the membrane adapts to force requirements that vary during the progress of endocytosis.","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id":"ITEM-1","issued":{"date-parts":[["0"]]},"title":"The contributions of the actin machinery to endocytic membrane bending and vesicle formation","type":"article-journal"},"uris":["http://www.mendeley.com/documents/?uuid=265474e6-5fc1-37e7-9e2d-a6e1d74c324b"]}],"mendeley":{"formattedCitation":"(Picco &lt;i&gt;et al.&lt;/i&gt;, no date)","plainTextFormattedCitation":"(Picco et al., no date)","previouslyFormattedCitation":"(Picco et al. 2018)"},"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no date)</w:t>
      </w:r>
      <w:r w:rsidRPr="006D0877">
        <w:rPr>
          <w:lang w:val="en-GB"/>
        </w:rPr>
        <w:fldChar w:fldCharType="end"/>
      </w:r>
      <w:r w:rsidRPr="006D0877">
        <w:rPr>
          <w:lang w:val="en-GB"/>
        </w:rPr>
        <w:t>. Bzz1, an F-BAR protein, relieves Las17 of NPF activity inhibition by Sla1</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9"/>
      <w:r w:rsidRPr="006D0877">
        <w:rPr>
          <w:lang w:val="en-GB"/>
        </w:rPr>
        <w:t>Vrp1 stimulates the Arp2/3 complex</w:t>
      </w:r>
      <w:commentRangeEnd w:id="9"/>
      <w:r w:rsidRPr="006D0877">
        <w:rPr>
          <w:rStyle w:val="CommentReference"/>
          <w:sz w:val="24"/>
          <w:szCs w:val="24"/>
          <w:lang w:val="en-GB"/>
        </w:rPr>
        <w:commentReference w:id="9"/>
      </w:r>
      <w:r w:rsidRPr="006D0877">
        <w:rPr>
          <w:lang w:val="en-GB"/>
        </w:rPr>
        <w:t>, recruits myosins, and interacts with Las17</w:t>
      </w:r>
      <w:r w:rsidRPr="006D0877">
        <w:rPr>
          <w:lang w:val="en-GB"/>
        </w:rPr>
        <w:fldChar w:fldCharType="begin" w:fldLock="1"/>
      </w:r>
      <w:r w:rsidR="00062640">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Wong et al. 2010; B. L. Anderson et al. 1998)"},"properties":{"noteIndex":0},"schema":"https://github.com/citation-style-language/schema/raw/master/csl-citation.json"}</w:instrText>
      </w:r>
      <w:r w:rsidRPr="006D0877">
        <w:rPr>
          <w:lang w:val="en-GB"/>
        </w:rPr>
        <w:fldChar w:fldCharType="separate"/>
      </w:r>
      <w:r w:rsidR="00062640" w:rsidRPr="00062640">
        <w:rPr>
          <w:noProof/>
          <w:lang w:val="en-GB"/>
        </w:rPr>
        <w:t xml:space="preserve">(Anderson </w:t>
      </w:r>
      <w:r w:rsidR="00062640" w:rsidRPr="00062640">
        <w:rPr>
          <w:i/>
          <w:noProof/>
          <w:lang w:val="en-GB"/>
        </w:rPr>
        <w:t>et al.</w:t>
      </w:r>
      <w:r w:rsidR="00062640" w:rsidRPr="00062640">
        <w:rPr>
          <w:noProof/>
          <w:lang w:val="en-GB"/>
        </w:rPr>
        <w:t xml:space="preserve">, 1998; Wong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xml:space="preserve">. </w:t>
      </w:r>
    </w:p>
    <w:p w14:paraId="203B6EA6" w14:textId="77777777" w:rsidR="004971B1" w:rsidRPr="006D0877" w:rsidRDefault="004971B1" w:rsidP="004971B1">
      <w:pPr>
        <w:spacing w:line="360" w:lineRule="auto"/>
        <w:ind w:left="426"/>
        <w:rPr>
          <w:lang w:val="en-GB"/>
        </w:rPr>
      </w:pPr>
    </w:p>
    <w:p w14:paraId="23109D6A" w14:textId="13985913" w:rsidR="004971B1" w:rsidRPr="006D0877" w:rsidRDefault="004971B1" w:rsidP="004971B1">
      <w:pPr>
        <w:spacing w:line="360" w:lineRule="auto"/>
        <w:ind w:left="426"/>
        <w:rPr>
          <w:lang w:val="en-GB"/>
        </w:rPr>
      </w:pPr>
      <w:r w:rsidRPr="006D0877">
        <w:rPr>
          <w:lang w:val="en-GB"/>
        </w:rPr>
        <w:t xml:space="preserve">Once NPFs and WASP/Myo proteins are recruited, Arp2/3 is recruited and actin polymerization begins. Along with Arp2/3, actin crosslinkers like Sac6 and Scp1, capping protein complexes like Cap1/Cap2, Aip1/Cofilin, Abp1/Aim3 are recruited. </w:t>
      </w:r>
      <w:commentRangeStart w:id="10"/>
      <w:r w:rsidRPr="006D0877">
        <w:rPr>
          <w:lang w:val="en-GB"/>
        </w:rPr>
        <w:t>This begins the invagination of membrane, along with the coat proteins</w:t>
      </w:r>
      <w:commentRangeEnd w:id="10"/>
      <w:r w:rsidRPr="006D0877">
        <w:rPr>
          <w:rStyle w:val="CommentReference"/>
          <w:sz w:val="24"/>
          <w:szCs w:val="24"/>
          <w:lang w:val="en-GB"/>
        </w:rPr>
        <w:commentReference w:id="10"/>
      </w:r>
      <w:r w:rsidRPr="006D0877">
        <w:rPr>
          <w:lang w:val="en-GB"/>
        </w:rPr>
        <w:t xml:space="preserve">. Actin monomers are added at the base of the invagination, and coupled into the membrane via coat proteins, so as actin polymerization progresses, the entire actin network is pushed </w:t>
      </w:r>
      <w:commentRangeStart w:id="11"/>
      <w:r w:rsidRPr="006D0877">
        <w:rPr>
          <w:lang w:val="en-GB"/>
        </w:rPr>
        <w:t>inwards</w:t>
      </w:r>
      <w:commentRangeEnd w:id="11"/>
      <w:r w:rsidRPr="006D0877">
        <w:rPr>
          <w:rStyle w:val="CommentReference"/>
          <w:sz w:val="24"/>
          <w:szCs w:val="24"/>
          <w:lang w:val="en-GB"/>
        </w:rPr>
        <w:commentReference w:id="11"/>
      </w:r>
      <w:r w:rsidRPr="006D0877">
        <w:rPr>
          <w:lang w:val="en-GB"/>
        </w:rPr>
        <w:t>, taking the membrane along with it</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w:t>
      </w:r>
    </w:p>
    <w:p w14:paraId="4F73AD72" w14:textId="77777777" w:rsidR="004971B1" w:rsidRPr="006D0877" w:rsidRDefault="004971B1" w:rsidP="004971B1">
      <w:pPr>
        <w:spacing w:line="360" w:lineRule="auto"/>
        <w:ind w:left="426"/>
        <w:rPr>
          <w:lang w:val="en-GB"/>
        </w:rPr>
      </w:pPr>
    </w:p>
    <w:p w14:paraId="23D1C243" w14:textId="77777777" w:rsidR="004971B1" w:rsidRPr="006D0877" w:rsidRDefault="004971B1" w:rsidP="004971B1">
      <w:pPr>
        <w:spacing w:line="360" w:lineRule="auto"/>
        <w:ind w:left="426"/>
        <w:rPr>
          <w:lang w:val="en-GB"/>
        </w:rPr>
      </w:pPr>
      <w:r w:rsidRPr="006D0877">
        <w:rPr>
          <w:lang w:val="en-GB"/>
        </w:rPr>
        <w:t>Scission module:</w:t>
      </w:r>
    </w:p>
    <w:p w14:paraId="411641A2" w14:textId="160FAC03" w:rsidR="004971B1" w:rsidRPr="006D0877" w:rsidRDefault="004971B1" w:rsidP="004971B1">
      <w:pPr>
        <w:spacing w:line="360" w:lineRule="auto"/>
        <w:ind w:left="426"/>
        <w:rPr>
          <w:lang w:val="en-GB"/>
        </w:rPr>
      </w:pPr>
      <w:commentRangeStart w:id="12"/>
      <w:r w:rsidRPr="006D0877">
        <w:rPr>
          <w:lang w:val="en-GB"/>
        </w:rPr>
        <w:t xml:space="preserve">While the role of the yeast dynamin-like Vps1 is unclear, relatively few copies of the Rvs complex are recruited in a time window that spans only a few seconds, and membrane scission occurs when the invagination is about 140nm long, indicating tight regulation of this transition </w:t>
      </w:r>
      <w:commentRangeEnd w:id="12"/>
      <w:r w:rsidRPr="006D0877">
        <w:rPr>
          <w:rStyle w:val="CommentReference"/>
          <w:sz w:val="24"/>
          <w:szCs w:val="24"/>
          <w:lang w:val="en-GB"/>
        </w:rPr>
        <w:commentReference w:id="12"/>
      </w:r>
      <w:r w:rsidRPr="006D0877">
        <w:rPr>
          <w:lang w:val="en-GB"/>
        </w:rPr>
        <w:fldChar w:fldCharType="begin" w:fldLock="1"/>
      </w:r>
      <w:r w:rsidR="00062640">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62640">
        <w:rPr>
          <w:rFonts w:ascii="MS Mincho" w:eastAsia="MS Mincho" w:hAnsi="MS Mincho" w:cs="MS Mincho"/>
          <w:lang w:val="en-GB"/>
        </w:rPr>
        <w:instrText>∼</w:instrText>
      </w:r>
      <w:r w:rsidR="00062640">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et al. 2012; 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xml:space="preserve">, 2012; 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xml:space="preserve">. </w:t>
      </w:r>
      <w:commentRangeStart w:id="13"/>
      <w:r w:rsidRPr="006D0877">
        <w:rPr>
          <w:lang w:val="en-GB"/>
        </w:rPr>
        <w:t xml:space="preserve">Coat proteins and the actin network are rapidly disassembled by phosphorylation and dephosphorylation of the components.  </w:t>
      </w:r>
      <w:commentRangeEnd w:id="13"/>
      <w:r w:rsidRPr="006D0877">
        <w:rPr>
          <w:rStyle w:val="CommentReference"/>
          <w:sz w:val="24"/>
          <w:szCs w:val="24"/>
          <w:lang w:val="en-GB"/>
        </w:rPr>
        <w:commentReference w:id="13"/>
      </w:r>
      <w:r w:rsidRPr="006D0877">
        <w:rPr>
          <w:lang w:val="en-GB"/>
        </w:rPr>
        <w:t>What actually regulates scission in yeast is not yet determined (see /ref{yeast_scission})</w:t>
      </w:r>
    </w:p>
    <w:p w14:paraId="0DE0ADA9" w14:textId="77777777" w:rsidR="004971B1" w:rsidRPr="006D0877" w:rsidRDefault="004971B1" w:rsidP="004971B1">
      <w:pPr>
        <w:spacing w:line="360" w:lineRule="auto"/>
        <w:ind w:left="426"/>
        <w:jc w:val="center"/>
        <w:rPr>
          <w:lang w:val="en-GB"/>
        </w:rPr>
      </w:pPr>
      <w:r w:rsidRPr="006D0877">
        <w:rPr>
          <w:noProof/>
          <w:lang w:val="en-GB" w:eastAsia="en-GB"/>
        </w:rPr>
        <w:drawing>
          <wp:inline distT="0" distB="0" distL="0" distR="0" wp14:anchorId="5CE33E0E" wp14:editId="14D08883">
            <wp:extent cx="4937760" cy="2550160"/>
            <wp:effectExtent l="0" t="0" r="0" b="0"/>
            <wp:docPr id="6" name="Picture 6" descr="../../figures/fig4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4_screensh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8270" cy="2550423"/>
                    </a:xfrm>
                    <a:prstGeom prst="rect">
                      <a:avLst/>
                    </a:prstGeom>
                    <a:noFill/>
                    <a:ln>
                      <a:noFill/>
                    </a:ln>
                  </pic:spPr>
                </pic:pic>
              </a:graphicData>
            </a:graphic>
          </wp:inline>
        </w:drawing>
      </w:r>
    </w:p>
    <w:p w14:paraId="7F72DCA5" w14:textId="77777777" w:rsidR="004971B1" w:rsidRPr="006D0877" w:rsidRDefault="004971B1" w:rsidP="004971B1">
      <w:pPr>
        <w:spacing w:line="360" w:lineRule="auto"/>
        <w:ind w:left="426"/>
        <w:rPr>
          <w:lang w:val="en-GB"/>
        </w:rPr>
      </w:pPr>
    </w:p>
    <w:p w14:paraId="7487A53E" w14:textId="77777777" w:rsidR="004971B1" w:rsidRPr="006D0877" w:rsidRDefault="004971B1" w:rsidP="004971B1">
      <w:pPr>
        <w:spacing w:line="360" w:lineRule="auto"/>
        <w:ind w:left="1276"/>
        <w:rPr>
          <w:b/>
          <w:lang w:val="en-GB"/>
        </w:rPr>
      </w:pPr>
      <w:r w:rsidRPr="006D0877">
        <w:rPr>
          <w:b/>
          <w:lang w:val="en-GB"/>
        </w:rPr>
        <w:lastRenderedPageBreak/>
        <w:t xml:space="preserve">Fig4: Sterotypicity of yeast endocytosis allows averaging of centroids of GFP-tagged endocytic proteins </w:t>
      </w:r>
    </w:p>
    <w:p w14:paraId="12DB2CBE" w14:textId="77777777" w:rsidR="004971B1" w:rsidRPr="006D0877" w:rsidRDefault="004971B1" w:rsidP="004971B1">
      <w:pPr>
        <w:spacing w:line="360" w:lineRule="auto"/>
        <w:ind w:left="1276"/>
        <w:rPr>
          <w:b/>
          <w:lang w:val="en-GB"/>
        </w:rPr>
      </w:pPr>
      <w:r w:rsidRPr="006D0877">
        <w:rPr>
          <w:b/>
          <w:lang w:val="en-GB"/>
        </w:rPr>
        <w:t xml:space="preserve">that are tracked as they move away from the plasma </w:t>
      </w:r>
      <w:commentRangeStart w:id="14"/>
      <w:r w:rsidRPr="006D0877">
        <w:rPr>
          <w:b/>
          <w:lang w:val="en-GB"/>
        </w:rPr>
        <w:t>membrane</w:t>
      </w:r>
      <w:commentRangeEnd w:id="14"/>
      <w:r w:rsidRPr="006D0877">
        <w:rPr>
          <w:rStyle w:val="CommentReference"/>
          <w:sz w:val="24"/>
          <w:szCs w:val="24"/>
          <w:lang w:val="en-GB"/>
        </w:rPr>
        <w:commentReference w:id="14"/>
      </w:r>
      <w:r w:rsidRPr="006D0877">
        <w:rPr>
          <w:b/>
          <w:lang w:val="en-GB"/>
        </w:rPr>
        <w:t>.</w:t>
      </w:r>
    </w:p>
    <w:p w14:paraId="7D503A2E" w14:textId="77777777" w:rsidR="004971B1" w:rsidRPr="006D0877" w:rsidRDefault="004971B1" w:rsidP="004971B1">
      <w:pPr>
        <w:spacing w:line="360" w:lineRule="auto"/>
        <w:rPr>
          <w:b/>
          <w:lang w:val="en-GB"/>
        </w:rPr>
      </w:pPr>
    </w:p>
    <w:p w14:paraId="09D4E9A8" w14:textId="77777777" w:rsidR="004971B1" w:rsidRPr="006D0877" w:rsidRDefault="004971B1" w:rsidP="004971B1">
      <w:pPr>
        <w:spacing w:line="360" w:lineRule="auto"/>
        <w:outlineLvl w:val="0"/>
        <w:rPr>
          <w:b/>
          <w:lang w:val="en-GB"/>
        </w:rPr>
      </w:pPr>
      <w:r w:rsidRPr="006D0877">
        <w:rPr>
          <w:b/>
          <w:lang w:val="en-GB"/>
        </w:rPr>
        <w:t xml:space="preserve">Membrane scission in mammalian cells. </w:t>
      </w:r>
    </w:p>
    <w:p w14:paraId="481477B8" w14:textId="77777777" w:rsidR="004971B1" w:rsidRPr="006D0877" w:rsidRDefault="004971B1" w:rsidP="004971B1">
      <w:pPr>
        <w:spacing w:line="360" w:lineRule="auto"/>
        <w:outlineLvl w:val="0"/>
        <w:rPr>
          <w:lang w:val="en-GB"/>
        </w:rPr>
      </w:pPr>
      <w:r w:rsidRPr="006D0877">
        <w:rPr>
          <w:lang w:val="en-GB"/>
        </w:rPr>
        <w:t>Scission is dependent on dynamin</w:t>
      </w:r>
    </w:p>
    <w:p w14:paraId="5441B5B2" w14:textId="05C1C85A"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GTPase dynamin. Dynamin was discovered </w:t>
      </w:r>
      <w:r w:rsidRPr="006D0877">
        <w:rPr>
          <w:rFonts w:cs="Times"/>
          <w:color w:val="000000"/>
          <w:lang w:val="en-GB"/>
        </w:rPr>
        <w:t xml:space="preserve">as a microtubule interacting protein </w:t>
      </w:r>
      <w:r w:rsidRPr="006D0877">
        <w:rPr>
          <w:rFonts w:cs="Times"/>
          <w:color w:val="000000"/>
          <w:lang w:val="en-GB"/>
        </w:rPr>
        <w:fldChar w:fldCharType="begin" w:fldLock="1"/>
      </w:r>
      <w:r w:rsidR="00062640">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Shpetner and Vallee, 1989)</w:t>
      </w:r>
      <w:r w:rsidRPr="006D0877">
        <w:rPr>
          <w:rFonts w:cs="Times"/>
          <w:color w:val="000000"/>
          <w:lang w:val="en-GB"/>
        </w:rPr>
        <w:fldChar w:fldCharType="end"/>
      </w:r>
      <w:r w:rsidRPr="006D0877">
        <w:rPr>
          <w:lang w:val="en-GB"/>
        </w:rPr>
        <w:t xml:space="preserve">, and since has been shown to have a pivotal role in membrane </w:t>
      </w:r>
      <w:commentRangeStart w:id="15"/>
      <w:r w:rsidRPr="006D0877">
        <w:rPr>
          <w:lang w:val="en-GB"/>
        </w:rPr>
        <w:t>scission and fission</w:t>
      </w:r>
      <w:commentRangeEnd w:id="15"/>
      <w:r w:rsidRPr="006D0877">
        <w:rPr>
          <w:rStyle w:val="CommentReference"/>
          <w:sz w:val="24"/>
          <w:szCs w:val="24"/>
          <w:lang w:val="en-GB"/>
        </w:rPr>
        <w:commentReference w:id="15"/>
      </w:r>
      <w:r w:rsidRPr="006D0877">
        <w:rPr>
          <w:lang w:val="en-GB"/>
        </w:rPr>
        <w:t xml:space="preserve"> at many different organelles across the cell. The importance of dynamin in endocytosis was demonstrated in a temperature sensitive mutant of the Drosophila shibire gene, which results in paralysis of flies at the non-permissive temperature. These flies fail to form synaptic vesicles </w:t>
      </w:r>
      <w:r w:rsidRPr="006D0877">
        <w:rPr>
          <w:lang w:val="en-GB"/>
        </w:rPr>
        <w:fldChar w:fldCharType="begin" w:fldLock="1"/>
      </w:r>
      <w:r w:rsidR="00062640">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et al. 1973; Poodry and Edgar 1979; van der Bliek and Meyerowrtz 1991)"},"properties":{"noteIndex":0},"schema":"https://github.com/citation-style-language/schema/raw/master/csl-citation.json"}</w:instrText>
      </w:r>
      <w:r w:rsidRPr="006D0877">
        <w:rPr>
          <w:lang w:val="en-GB"/>
        </w:rPr>
        <w:fldChar w:fldCharType="separate"/>
      </w:r>
      <w:r w:rsidR="00062640" w:rsidRPr="00062640">
        <w:rPr>
          <w:noProof/>
          <w:lang w:val="en-GB"/>
        </w:rPr>
        <w:t xml:space="preserve">(Grigliatti </w:t>
      </w:r>
      <w:r w:rsidR="00062640" w:rsidRPr="00062640">
        <w:rPr>
          <w:i/>
          <w:noProof/>
          <w:lang w:val="en-GB"/>
        </w:rPr>
        <w:t>et al.</w:t>
      </w:r>
      <w:r w:rsidR="00062640" w:rsidRPr="00062640">
        <w:rPr>
          <w:noProof/>
          <w:lang w:val="en-GB"/>
        </w:rPr>
        <w:t>, 1973; Poodry and Edgar, 1979; van der Bliek and Meyerowrtz, 1991)</w:t>
      </w:r>
      <w:r w:rsidRPr="006D0877">
        <w:rPr>
          <w:lang w:val="en-GB"/>
        </w:rPr>
        <w:fldChar w:fldCharType="end"/>
      </w:r>
      <w:r w:rsidRPr="006D0877">
        <w:rPr>
          <w:lang w:val="en-GB"/>
        </w:rPr>
        <w:t xml:space="preserve">. Shibire codes multiple isoforms of dynamin that are differentially expressed across the organism </w:t>
      </w:r>
      <w:r w:rsidRPr="006D0877">
        <w:rPr>
          <w:lang w:val="en-GB"/>
        </w:rPr>
        <w:fldChar w:fldCharType="begin" w:fldLock="1"/>
      </w:r>
      <w:r w:rsidR="00062640">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et al. 1991)"},"properties":{"noteIndex":0},"schema":"https://github.com/citation-style-language/schema/raw/master/csl-citation.json"}</w:instrText>
      </w:r>
      <w:r w:rsidRPr="006D0877">
        <w:rPr>
          <w:lang w:val="en-GB"/>
        </w:rPr>
        <w:fldChar w:fldCharType="separate"/>
      </w:r>
      <w:r w:rsidR="00062640" w:rsidRPr="00062640">
        <w:rPr>
          <w:noProof/>
          <w:lang w:val="en-GB"/>
        </w:rPr>
        <w:t xml:space="preserve">(Chen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Knock-down of dynamin isoforms </w:t>
      </w:r>
      <w:commentRangeStart w:id="16"/>
      <w:r w:rsidRPr="006D0877">
        <w:rPr>
          <w:lang w:val="en-GB"/>
        </w:rPr>
        <w:t xml:space="preserve">results </w:t>
      </w:r>
      <w:commentRangeEnd w:id="16"/>
      <w:r w:rsidRPr="006D0877">
        <w:rPr>
          <w:rStyle w:val="CommentReference"/>
          <w:sz w:val="24"/>
          <w:szCs w:val="24"/>
          <w:lang w:val="en-GB"/>
        </w:rPr>
        <w:commentReference w:id="16"/>
      </w:r>
      <w:r w:rsidRPr="006D0877">
        <w:rPr>
          <w:lang w:val="en-GB"/>
        </w:rPr>
        <w:t xml:space="preserve">in initiation of clathrin-coated pits, but vesicle formation is disrupted, resulting in accumulation of a large number of long membrane tubes </w:t>
      </w:r>
      <w:r w:rsidRPr="006D0877">
        <w:rPr>
          <w:lang w:val="en-GB"/>
        </w:rPr>
        <w:fldChar w:fldCharType="begin" w:fldLock="1"/>
      </w:r>
      <w:r w:rsidR="00062640">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et al. 2009)"},"properties":{"noteIndex":0},"schema":"https://github.com/citation-style-language/schema/raw/master/csl-citation.json"}</w:instrText>
      </w:r>
      <w:r w:rsidRPr="006D0877">
        <w:rPr>
          <w:lang w:val="en-GB"/>
        </w:rPr>
        <w:fldChar w:fldCharType="separate"/>
      </w:r>
      <w:r w:rsidR="00062640" w:rsidRPr="00062640">
        <w:rPr>
          <w:noProof/>
          <w:lang w:val="en-GB"/>
        </w:rPr>
        <w:t xml:space="preserve">(Ferguson </w:t>
      </w:r>
      <w:r w:rsidR="00062640" w:rsidRPr="00062640">
        <w:rPr>
          <w:i/>
          <w:noProof/>
          <w:lang w:val="en-GB"/>
        </w:rPr>
        <w:t>et al.</w:t>
      </w:r>
      <w:r w:rsidR="00062640" w:rsidRPr="00062640">
        <w:rPr>
          <w:noProof/>
          <w:lang w:val="en-GB"/>
        </w:rPr>
        <w:t>, 2009)</w:t>
      </w:r>
      <w:r w:rsidRPr="006D0877">
        <w:rPr>
          <w:lang w:val="en-GB"/>
        </w:rPr>
        <w:fldChar w:fldCharType="end"/>
      </w:r>
      <w:r w:rsidRPr="006D0877">
        <w:rPr>
          <w:lang w:val="en-GB"/>
        </w:rPr>
        <w:t xml:space="preserve">. </w:t>
      </w:r>
    </w:p>
    <w:p w14:paraId="77E43E0F"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 is an oligomeric GTPase</w:t>
      </w:r>
    </w:p>
    <w:p w14:paraId="0A2DC1D5" w14:textId="5A0CA3EA" w:rsidR="004971B1" w:rsidRPr="006D0877" w:rsidRDefault="004971B1" w:rsidP="004971B1">
      <w:pPr>
        <w:widowControl w:val="0"/>
        <w:autoSpaceDE w:val="0"/>
        <w:autoSpaceDN w:val="0"/>
        <w:adjustRightInd w:val="0"/>
        <w:spacing w:after="240" w:line="360" w:lineRule="auto"/>
        <w:rPr>
          <w:lang w:val="en-GB"/>
        </w:rPr>
      </w:pPr>
      <w:r w:rsidRPr="006D0877">
        <w:rPr>
          <w:lang w:val="en-GB"/>
        </w:rPr>
        <w:t>Dynamins consist of a GTPase domain, a stalk region, a bundle signalling element that acts as the linker between the GTPase domain and stalk, a PIP2-binding pleckstrin homology domain (PH) domain and a proline rich domain (PRD) that extends beyond the GTPase domain</w:t>
      </w:r>
      <w:r w:rsidRPr="006D0877">
        <w:rPr>
          <w:lang w:val="en-GB"/>
        </w:rPr>
        <w:fldChar w:fldCharType="begin" w:fldLock="1"/>
      </w:r>
      <w:r w:rsidR="00062640">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Antonny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w:t>
      </w:r>
      <w:r w:rsidRPr="006D0877">
        <w:rPr>
          <w:i/>
          <w:lang w:val="en-GB"/>
        </w:rPr>
        <w:t>In-vitro</w:t>
      </w:r>
      <w:r w:rsidRPr="006D0877">
        <w:rPr>
          <w:lang w:val="en-GB"/>
        </w:rPr>
        <w:t xml:space="preserve">, dynamin oligomerizes into helical structures with the PH domain apposed against the membrane, and the GTPase domain facing away from the membrane </w:t>
      </w:r>
      <w:r w:rsidRPr="006D0877">
        <w:rPr>
          <w:lang w:val="en-GB"/>
        </w:rPr>
        <w:fldChar w:fldCharType="begin" w:fldLock="1"/>
      </w:r>
      <w:r w:rsidR="00062640">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Zhang and Hinshaw 2001; Sweitzer and Hinshaw 1998)"},"properties":{"noteIndex":0},"schema":"https://github.com/citation-style-language/schema/raw/master/csl-citation.json"}</w:instrText>
      </w:r>
      <w:r w:rsidRPr="006D0877">
        <w:rPr>
          <w:lang w:val="en-GB"/>
        </w:rPr>
        <w:fldChar w:fldCharType="separate"/>
      </w:r>
      <w:r w:rsidR="00062640" w:rsidRPr="00062640">
        <w:rPr>
          <w:noProof/>
          <w:lang w:val="en-GB"/>
        </w:rPr>
        <w:t>(Sweitzer and Hinshaw, 1998; Zhang and Hinshaw, 2001)</w:t>
      </w:r>
      <w:r w:rsidRPr="006D0877">
        <w:rPr>
          <w:lang w:val="en-GB"/>
        </w:rPr>
        <w:fldChar w:fldCharType="end"/>
      </w:r>
      <w:r w:rsidRPr="006D0877">
        <w:rPr>
          <w:rFonts w:cs="Times"/>
          <w:color w:val="000000"/>
          <w:lang w:val="en-GB"/>
        </w:rPr>
        <w:t>. Dynamin within the helical structure undergoes conformation changes upon GTP hydrolysis that constricts the helix as well as the membrane tube under it, collapsing the inner leaflet of the bilayer membrane into a hemi-fused state, resulting in membrane fission</w:t>
      </w:r>
      <w:r w:rsidRPr="006D0877">
        <w:rPr>
          <w:rFonts w:cs="Times"/>
          <w:color w:val="000000"/>
          <w:lang w:val="en-GB"/>
        </w:rPr>
        <w:fldChar w:fldCharType="begin" w:fldLock="1"/>
      </w:r>
      <w:r w:rsidR="00062640">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et al. 201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Zhao </w:t>
      </w:r>
      <w:r w:rsidR="00062640" w:rsidRPr="00062640">
        <w:rPr>
          <w:rFonts w:cs="Times"/>
          <w:i/>
          <w:noProof/>
          <w:color w:val="000000"/>
          <w:lang w:val="en-GB"/>
        </w:rPr>
        <w:t>et al.</w:t>
      </w:r>
      <w:r w:rsidR="00062640"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Disruption of its GTPase activity results in</w:t>
      </w:r>
      <w:commentRangeStart w:id="17"/>
      <w:r w:rsidRPr="006D0877">
        <w:rPr>
          <w:lang w:val="en-GB"/>
        </w:rPr>
        <w:t xml:space="preserve"> membrane tubes</w:t>
      </w:r>
      <w:commentRangeEnd w:id="17"/>
      <w:r w:rsidRPr="006D0877">
        <w:rPr>
          <w:rStyle w:val="CommentReference"/>
          <w:sz w:val="24"/>
          <w:szCs w:val="24"/>
          <w:lang w:val="en-GB"/>
        </w:rPr>
        <w:commentReference w:id="17"/>
      </w:r>
      <w:r w:rsidRPr="006D0877">
        <w:rPr>
          <w:lang w:val="en-GB"/>
        </w:rPr>
        <w:t xml:space="preserve"> that accumulate dynamin, as well as the BAR domain proteins endophilin and amphiphysin</w:t>
      </w:r>
      <w:r w:rsidRPr="006D0877">
        <w:rPr>
          <w:lang w:val="en-GB"/>
        </w:rPr>
        <w:fldChar w:fldCharType="begin" w:fldLock="1"/>
      </w:r>
      <w:r w:rsidR="00062640">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et al. 1995; David et al. 1996; 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5; David </w:t>
      </w:r>
      <w:r w:rsidR="00062640" w:rsidRPr="00062640">
        <w:rPr>
          <w:i/>
          <w:noProof/>
          <w:lang w:val="en-GB"/>
        </w:rPr>
        <w:t>et al.</w:t>
      </w:r>
      <w:r w:rsidR="00062640" w:rsidRPr="00062640">
        <w:rPr>
          <w:noProof/>
          <w:lang w:val="en-GB"/>
        </w:rPr>
        <w:t>, 1996; Ringstad, Nemoto and De Camilli, 1997)</w:t>
      </w:r>
      <w:r w:rsidRPr="006D0877">
        <w:rPr>
          <w:lang w:val="en-GB"/>
        </w:rPr>
        <w:fldChar w:fldCharType="end"/>
      </w:r>
      <w:r w:rsidRPr="006D0877">
        <w:rPr>
          <w:lang w:val="en-GB"/>
        </w:rPr>
        <w:t>.</w:t>
      </w:r>
    </w:p>
    <w:p w14:paraId="1871CFF0"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lastRenderedPageBreak/>
        <w:drawing>
          <wp:inline distT="0" distB="0" distL="0" distR="0" wp14:anchorId="1F11D2DF" wp14:editId="09D38138">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6142EF92" w14:textId="77777777" w:rsidR="004971B1" w:rsidRPr="006D0877" w:rsidRDefault="004971B1" w:rsidP="004971B1">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FED9585"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p>
    <w:p w14:paraId="388DF538"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39054062" w14:textId="3672D0D6" w:rsidR="004971B1" w:rsidRPr="006D0877" w:rsidRDefault="004971B1" w:rsidP="004971B1">
      <w:pPr>
        <w:widowControl w:val="0"/>
        <w:autoSpaceDE w:val="0"/>
        <w:autoSpaceDN w:val="0"/>
        <w:adjustRightInd w:val="0"/>
        <w:spacing w:after="240" w:line="360" w:lineRule="auto"/>
        <w:rPr>
          <w:lang w:val="en-GB"/>
        </w:rPr>
      </w:pPr>
      <w:r w:rsidRPr="006D0877">
        <w:rPr>
          <w:rFonts w:cs="Times"/>
          <w:color w:val="000000"/>
          <w:lang w:val="en-GB"/>
        </w:rPr>
        <w:t>Dynamin arrives at clathrin-coated pits via interaction with BAR proteins endophilin and amphiphysin</w:t>
      </w:r>
      <w:r w:rsidRPr="006D0877">
        <w:rPr>
          <w:rFonts w:cs="Times"/>
          <w:color w:val="000000"/>
          <w:lang w:val="en-GB"/>
        </w:rPr>
        <w:fldChar w:fldCharType="begin" w:fldLock="1"/>
      </w:r>
      <w:r w:rsidR="00062640">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et al. 200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Ferguson </w:t>
      </w:r>
      <w:r w:rsidR="00062640" w:rsidRPr="00062640">
        <w:rPr>
          <w:rFonts w:cs="Times"/>
          <w:i/>
          <w:noProof/>
          <w:color w:val="000000"/>
          <w:lang w:val="en-GB"/>
        </w:rPr>
        <w:t>et al.</w:t>
      </w:r>
      <w:r w:rsidR="00062640" w:rsidRPr="00062640">
        <w:rPr>
          <w:rFonts w:cs="Times"/>
          <w:noProof/>
          <w:color w:val="000000"/>
          <w:lang w:val="en-GB"/>
        </w:rPr>
        <w:t>, 2009)</w:t>
      </w:r>
      <w:r w:rsidRPr="006D0877">
        <w:rPr>
          <w:rFonts w:cs="Times"/>
          <w:color w:val="000000"/>
          <w:lang w:val="en-GB"/>
        </w:rPr>
        <w:fldChar w:fldCharType="end"/>
      </w:r>
      <w:r w:rsidRPr="006D0877">
        <w:rPr>
          <w:rFonts w:cs="Times"/>
          <w:color w:val="000000"/>
          <w:lang w:val="en-GB"/>
        </w:rPr>
        <w:t xml:space="preserve">. BAR domain proteins form intrinsically curved protein dimers named for the conserved module contained in their founding members, metazoan BIN/ Amphiphysin and yeast proteins Rvs167, Rvs161. In addition to the BAR domain, most BAR proteins have additional motifs </w:t>
      </w:r>
      <w:commentRangeStart w:id="18"/>
      <w:r w:rsidRPr="006D0877">
        <w:rPr>
          <w:rFonts w:cs="Times"/>
          <w:color w:val="000000"/>
          <w:lang w:val="en-GB"/>
        </w:rPr>
        <w:t>that mediate their interaction with membranes or other proteins: some BAR proteins have an N-terminal amphiphatic helix (N-helix) that is inserted into the membrane, phosphoinositide binding motifs like phox or pleckstrin homology (PH) domains, which direct BAR proteins to specific lipids within membranes, or</w:t>
      </w:r>
      <w:r w:rsidRPr="006D0877">
        <w:rPr>
          <w:lang w:val="en-GB"/>
        </w:rPr>
        <w:t xml:space="preserve"> Src homology 3 (</w:t>
      </w:r>
      <w:r w:rsidRPr="006D0877">
        <w:rPr>
          <w:rFonts w:cs="Times"/>
          <w:color w:val="000000"/>
          <w:lang w:val="en-GB"/>
        </w:rPr>
        <w:t>SH3) domains that mediate protein-protein interaction</w:t>
      </w:r>
      <w:commentRangeEnd w:id="18"/>
      <w:r w:rsidRPr="006D0877">
        <w:rPr>
          <w:rStyle w:val="CommentReference"/>
          <w:sz w:val="24"/>
          <w:szCs w:val="24"/>
          <w:lang w:val="en-GB"/>
        </w:rPr>
        <w:commentReference w:id="18"/>
      </w:r>
      <w:r w:rsidRPr="006D0877">
        <w:rPr>
          <w:rFonts w:cs="Times"/>
          <w:color w:val="000000"/>
          <w:lang w:val="en-GB"/>
        </w:rPr>
        <w:t xml:space="preserve">. </w:t>
      </w:r>
      <w:r w:rsidRPr="006D0877">
        <w:rPr>
          <w:lang w:val="en-GB"/>
        </w:rPr>
        <w:t xml:space="preserve">These SH3 regions act as a scaffold for the proline-rich domains of dynamin </w:t>
      </w:r>
      <w:r w:rsidRPr="006D0877">
        <w:rPr>
          <w:lang w:val="en-GB"/>
        </w:rPr>
        <w:fldChar w:fldCharType="begin" w:fldLock="1"/>
      </w:r>
      <w:r w:rsidR="00062640">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Grabs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w:t>
      </w:r>
    </w:p>
    <w:p w14:paraId="1983BDAE"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E107A06" w14:textId="18C85C2C"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s PRD interacts with the SH3 domains of BAR proteins endophilin and amphiphysi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w:instrText>
      </w:r>
      <w:r w:rsidR="00062640" w:rsidRPr="00E61B0B">
        <w:rPr>
          <w:lang w:val="fr-CH"/>
        </w:rPr>
        <w:instrText>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Meinecke et al. 2013; Grabs et al. 1997; Cestra et al. 1999; Farsad et al. 2001)"},"properties":{"noteIndex":0},"schema":"https://github.com/citation-style-language/schema/raw/master/csl-citation.json"}</w:instrText>
      </w:r>
      <w:r w:rsidRPr="006D0877">
        <w:rPr>
          <w:lang w:val="en-GB"/>
        </w:rPr>
        <w:fldChar w:fldCharType="separate"/>
      </w:r>
      <w:r w:rsidR="00062640" w:rsidRPr="00E61B0B">
        <w:rPr>
          <w:noProof/>
          <w:lang w:val="fr-CH"/>
        </w:rPr>
        <w:t xml:space="preserve">(Grabs </w:t>
      </w:r>
      <w:r w:rsidR="00062640" w:rsidRPr="00E61B0B">
        <w:rPr>
          <w:i/>
          <w:noProof/>
          <w:lang w:val="fr-CH"/>
        </w:rPr>
        <w:t>et al.</w:t>
      </w:r>
      <w:r w:rsidR="00062640" w:rsidRPr="00E61B0B">
        <w:rPr>
          <w:noProof/>
          <w:lang w:val="fr-CH"/>
        </w:rPr>
        <w:t xml:space="preserve">, 1997; Cestra </w:t>
      </w:r>
      <w:r w:rsidR="00062640" w:rsidRPr="00E61B0B">
        <w:rPr>
          <w:i/>
          <w:noProof/>
          <w:lang w:val="fr-CH"/>
        </w:rPr>
        <w:t>et al.</w:t>
      </w:r>
      <w:r w:rsidR="00062640" w:rsidRPr="00E61B0B">
        <w:rPr>
          <w:noProof/>
          <w:lang w:val="fr-CH"/>
        </w:rPr>
        <w:t xml:space="preserve">, 1999; Farsad </w:t>
      </w:r>
      <w:r w:rsidR="00062640" w:rsidRPr="00E61B0B">
        <w:rPr>
          <w:i/>
          <w:noProof/>
          <w:lang w:val="fr-CH"/>
        </w:rPr>
        <w:t>et al.</w:t>
      </w:r>
      <w:r w:rsidR="00062640" w:rsidRPr="00E61B0B">
        <w:rPr>
          <w:noProof/>
          <w:lang w:val="fr-CH"/>
        </w:rPr>
        <w:t xml:space="preserve">, 2001; Meinecke </w:t>
      </w:r>
      <w:r w:rsidR="00062640" w:rsidRPr="00E61B0B">
        <w:rPr>
          <w:i/>
          <w:noProof/>
          <w:lang w:val="fr-CH"/>
        </w:rPr>
        <w:t>et al.</w:t>
      </w:r>
      <w:r w:rsidR="00062640" w:rsidRPr="00E61B0B">
        <w:rPr>
          <w:noProof/>
          <w:lang w:val="fr-CH"/>
        </w:rPr>
        <w:t>, 2013)</w:t>
      </w:r>
      <w:r w:rsidRPr="006D0877">
        <w:rPr>
          <w:lang w:val="en-GB"/>
        </w:rPr>
        <w:fldChar w:fldCharType="end"/>
      </w:r>
      <w:r w:rsidRPr="00E61B0B">
        <w:rPr>
          <w:lang w:val="fr-CH"/>
        </w:rPr>
        <w:t xml:space="preserve">. </w:t>
      </w:r>
      <w:r w:rsidRPr="006D0877">
        <w:rPr>
          <w:lang w:val="en-GB"/>
        </w:rPr>
        <w:t xml:space="preserve">Endophilin recruitment is reduced in the absence of dynamin, and </w:t>
      </w:r>
      <w:commentRangeStart w:id="19"/>
      <w:r w:rsidRPr="006D0877">
        <w:rPr>
          <w:lang w:val="en-GB"/>
        </w:rPr>
        <w:t>appears</w:t>
      </w:r>
      <w:commentRangeEnd w:id="19"/>
      <w:r w:rsidRPr="006D0877">
        <w:rPr>
          <w:rStyle w:val="CommentReference"/>
          <w:sz w:val="24"/>
          <w:szCs w:val="24"/>
          <w:lang w:val="en-GB"/>
        </w:rPr>
        <w:commentReference w:id="19"/>
      </w:r>
      <w:r w:rsidRPr="006D0877">
        <w:rPr>
          <w:lang w:val="en-GB"/>
        </w:rPr>
        <w:t xml:space="preserve"> to inhibit the GTPase action of dynamin</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Hohendahl et al. 2017; Farsad et al. 2001; Meinecke et al. 2013)"},"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Meinecke </w:t>
      </w:r>
      <w:r w:rsidR="00062640" w:rsidRPr="00062640">
        <w:rPr>
          <w:i/>
          <w:noProof/>
          <w:lang w:val="en-GB"/>
        </w:rPr>
        <w:t>et al.</w:t>
      </w:r>
      <w:r w:rsidR="00062640" w:rsidRPr="00062640">
        <w:rPr>
          <w:noProof/>
          <w:lang w:val="en-GB"/>
        </w:rPr>
        <w:t xml:space="preserve">,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while dynamin recruitment is decreased without endophilin. Amphiphysin levels are unchanged in absence of dynamin, while deletion of amphiphysin results in increased recruitment and prolonged lifetimes of dynamin and absence of membrane scissio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et al. 2013)"},"properties":{"noteIndex":0},"schema":"https://github.com/citation-style-language/schema/raw/master/csl-citation.json"}</w:instrText>
      </w:r>
      <w:r w:rsidRPr="006D0877">
        <w:rPr>
          <w:lang w:val="en-GB"/>
        </w:rPr>
        <w:fldChar w:fldCharType="separate"/>
      </w:r>
      <w:r w:rsidR="00062640" w:rsidRPr="00062640">
        <w:rPr>
          <w:noProof/>
          <w:lang w:val="en-GB"/>
        </w:rPr>
        <w:t xml:space="preserve">(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 xml:space="preserve">. These results suggest a role for amphiphysin for disassembly of dynamin involving GTP hydrolysis, and a role for endophilin in dynamin assembly, although the mechanistic interplay between the two BAR proteins with dynamin is still debated, </w:t>
      </w:r>
      <w:r w:rsidRPr="006D0877">
        <w:rPr>
          <w:lang w:val="en-GB"/>
        </w:rPr>
        <w:lastRenderedPageBreak/>
        <w:t>and the sequence of events is not clear</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Hohendahl et al. 2017; Neumann and Schmid 2013)"},"properties":{"noteIndex":0},"schema":"https://github.com/citation-style-language/schema/raw/master/csl-citation.json"}</w:instrText>
      </w:r>
      <w:r w:rsidRPr="006D0877">
        <w:rPr>
          <w:lang w:val="en-GB"/>
        </w:rPr>
        <w:fldChar w:fldCharType="separate"/>
      </w:r>
      <w:r w:rsidR="00062640" w:rsidRPr="00062640">
        <w:rPr>
          <w:noProof/>
          <w:lang w:val="en-GB"/>
        </w:rPr>
        <w:t xml:space="preserve">(Neumann and Schmid,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Dynamin </w:t>
      </w:r>
      <w:commentRangeStart w:id="20"/>
      <w:r w:rsidRPr="006D0877">
        <w:rPr>
          <w:lang w:val="en-GB"/>
        </w:rPr>
        <w:t>localization to localize to</w:t>
      </w:r>
      <w:commentRangeEnd w:id="20"/>
      <w:r w:rsidRPr="006D0877">
        <w:rPr>
          <w:rStyle w:val="CommentReference"/>
          <w:sz w:val="24"/>
          <w:szCs w:val="24"/>
          <w:lang w:val="en-GB"/>
        </w:rPr>
        <w:commentReference w:id="20"/>
      </w:r>
      <w:r w:rsidRPr="006D0877">
        <w:rPr>
          <w:lang w:val="en-GB"/>
        </w:rPr>
        <w:t xml:space="preserve"> clathrin-coated pits is </w:t>
      </w:r>
      <w:commentRangeStart w:id="21"/>
      <w:r w:rsidRPr="006D0877">
        <w:rPr>
          <w:lang w:val="en-GB"/>
        </w:rPr>
        <w:t xml:space="preserve">not dependent </w:t>
      </w:r>
      <w:commentRangeEnd w:id="21"/>
      <w:r w:rsidRPr="006D0877">
        <w:rPr>
          <w:rStyle w:val="CommentReference"/>
          <w:sz w:val="24"/>
          <w:szCs w:val="24"/>
          <w:lang w:val="en-GB"/>
        </w:rPr>
        <w:commentReference w:id="21"/>
      </w:r>
      <w:r w:rsidRPr="006D0877">
        <w:rPr>
          <w:lang w:val="en-GB"/>
        </w:rPr>
        <w:t>on BAR proteins, but both GTP hydrolysis and interaction with BAR proteins is necessary for efficient vesicle scissio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Meinecke et al. 2013; Shupliakov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Shupliakov </w:t>
      </w:r>
      <w:r w:rsidR="00062640" w:rsidRPr="00062640">
        <w:rPr>
          <w:i/>
          <w:noProof/>
          <w:lang w:val="en-GB"/>
        </w:rPr>
        <w:t>et al.</w:t>
      </w:r>
      <w:r w:rsidR="00062640" w:rsidRPr="00062640">
        <w:rPr>
          <w:noProof/>
          <w:lang w:val="en-GB"/>
        </w:rPr>
        <w:t xml:space="preserve">, 1997; 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w:t>
      </w:r>
    </w:p>
    <w:p w14:paraId="092632C4" w14:textId="77777777" w:rsidR="004971B1" w:rsidRPr="006D0877" w:rsidRDefault="004971B1" w:rsidP="004971B1">
      <w:pPr>
        <w:widowControl w:val="0"/>
        <w:autoSpaceDE w:val="0"/>
        <w:autoSpaceDN w:val="0"/>
        <w:adjustRightInd w:val="0"/>
        <w:spacing w:line="360" w:lineRule="auto"/>
        <w:outlineLvl w:val="0"/>
        <w:rPr>
          <w:lang w:val="en-GB"/>
        </w:rPr>
      </w:pPr>
    </w:p>
    <w:p w14:paraId="197642FA" w14:textId="77777777" w:rsidR="004971B1" w:rsidRPr="006D0877" w:rsidRDefault="004971B1" w:rsidP="004971B1">
      <w:pPr>
        <w:widowControl w:val="0"/>
        <w:autoSpaceDE w:val="0"/>
        <w:autoSpaceDN w:val="0"/>
        <w:adjustRightInd w:val="0"/>
        <w:spacing w:line="360" w:lineRule="auto"/>
        <w:outlineLvl w:val="0"/>
        <w:rPr>
          <w:lang w:val="en-GB"/>
        </w:rPr>
      </w:pPr>
    </w:p>
    <w:p w14:paraId="68F42604" w14:textId="77777777" w:rsidR="004971B1" w:rsidRPr="006D0877" w:rsidRDefault="004971B1" w:rsidP="004971B1">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963664E"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7558AC07" w14:textId="340D71B3" w:rsidR="004971B1" w:rsidRPr="006D0877" w:rsidRDefault="004971B1" w:rsidP="004971B1">
      <w:pPr>
        <w:widowControl w:val="0"/>
        <w:autoSpaceDE w:val="0"/>
        <w:autoSpaceDN w:val="0"/>
        <w:adjustRightInd w:val="0"/>
        <w:spacing w:after="240" w:line="360" w:lineRule="auto"/>
        <w:rPr>
          <w:rFonts w:cs="Times"/>
          <w:color w:val="000000"/>
          <w:lang w:val="en-GB"/>
        </w:rPr>
      </w:pPr>
      <w:r w:rsidRPr="006D0877">
        <w:rPr>
          <w:lang w:val="en-GB"/>
        </w:rPr>
        <w:t>In yeast, three dynamin-like large GTPases have been identified: Vps1, Dnm1, and Mgm1. Dnm1 and Mgm1 are involved in mitochondrial fission and fusion</w:t>
      </w:r>
      <w:r w:rsidRPr="006D0877">
        <w:rPr>
          <w:lang w:val="en-GB"/>
        </w:rPr>
        <w:fldChar w:fldCharType="begin" w:fldLock="1"/>
      </w:r>
      <w:r w:rsidR="00062640">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et al. 2007)"},"properties":{"noteIndex":0},"schema":"https://github.com/citation-style-language/schema/raw/master/csl-citation.json"}</w:instrText>
      </w:r>
      <w:r w:rsidRPr="006D0877">
        <w:rPr>
          <w:lang w:val="en-GB"/>
        </w:rPr>
        <w:fldChar w:fldCharType="separate"/>
      </w:r>
      <w:r w:rsidR="00062640" w:rsidRPr="00062640">
        <w:rPr>
          <w:noProof/>
          <w:lang w:val="en-GB"/>
        </w:rPr>
        <w:t xml:space="preserve">(Cerveny </w:t>
      </w:r>
      <w:r w:rsidR="00062640" w:rsidRPr="00062640">
        <w:rPr>
          <w:i/>
          <w:noProof/>
          <w:lang w:val="en-GB"/>
        </w:rPr>
        <w:t>et al.</w:t>
      </w:r>
      <w:r w:rsidR="00062640" w:rsidRPr="00062640">
        <w:rPr>
          <w:noProof/>
          <w:lang w:val="en-GB"/>
        </w:rPr>
        <w:t>, 2007)</w:t>
      </w:r>
      <w:r w:rsidRPr="006D0877">
        <w:rPr>
          <w:lang w:val="en-GB"/>
        </w:rPr>
        <w:fldChar w:fldCharType="end"/>
      </w:r>
      <w:r w:rsidRPr="006D0877">
        <w:rPr>
          <w:lang w:val="en-GB"/>
        </w:rPr>
        <w:t>. Vps1 is essential for vacuolar protein sorting</w:t>
      </w:r>
      <w:r w:rsidRPr="006D0877">
        <w:rPr>
          <w:lang w:val="en-GB"/>
        </w:rPr>
        <w:fldChar w:fldCharType="begin" w:fldLock="1"/>
      </w:r>
      <w:r w:rsidR="00062640">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et al. 1990)"},"properties":{"noteIndex":0},"schema":"https://github.com/citation-style-language/schema/raw/master/csl-citation.json"}</w:instrText>
      </w:r>
      <w:r w:rsidRPr="006D0877">
        <w:rPr>
          <w:lang w:val="en-GB"/>
        </w:rPr>
        <w:fldChar w:fldCharType="separate"/>
      </w:r>
      <w:r w:rsidR="00062640" w:rsidRPr="00062640">
        <w:rPr>
          <w:noProof/>
          <w:lang w:val="en-GB"/>
        </w:rPr>
        <w:t xml:space="preserve">(Rothman </w:t>
      </w:r>
      <w:r w:rsidR="00062640" w:rsidRPr="00062640">
        <w:rPr>
          <w:i/>
          <w:noProof/>
          <w:lang w:val="en-GB"/>
        </w:rPr>
        <w:t>et al.</w:t>
      </w:r>
      <w:r w:rsidR="00062640" w:rsidRPr="00062640">
        <w:rPr>
          <w:noProof/>
          <w:lang w:val="en-GB"/>
        </w:rPr>
        <w:t>, 1990)</w:t>
      </w:r>
      <w:r w:rsidRPr="006D0877">
        <w:rPr>
          <w:lang w:val="en-GB"/>
        </w:rPr>
        <w:fldChar w:fldCharType="end"/>
      </w:r>
      <w:r w:rsidRPr="006D0877">
        <w:rPr>
          <w:lang w:val="en-GB"/>
        </w:rPr>
        <w:t>, is involved in fission and fusion of vacuoles</w:t>
      </w:r>
      <w:r w:rsidRPr="006D0877">
        <w:rPr>
          <w:lang w:val="en-GB"/>
        </w:rPr>
        <w:fldChar w:fldCharType="begin" w:fldLock="1"/>
      </w:r>
      <w:r w:rsidR="00062640">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s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and peroxisomes</w:t>
      </w:r>
      <w:r w:rsidRPr="006D0877">
        <w:rPr>
          <w:lang w:val="en-GB"/>
        </w:rPr>
        <w:fldChar w:fldCharType="begin" w:fldLock="1"/>
      </w:r>
      <w:r w:rsidR="00062640">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Hoepfner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is required for regulation of golgi to endosomal trafficking</w:t>
      </w:r>
      <w:r w:rsidRPr="006D0877">
        <w:rPr>
          <w:lang w:val="en-GB"/>
        </w:rPr>
        <w:fldChar w:fldCharType="begin" w:fldLock="1"/>
      </w:r>
      <w:r w:rsidR="00062640">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00062640" w:rsidRPr="00062640">
        <w:rPr>
          <w:noProof/>
          <w:lang w:val="en-GB"/>
        </w:rPr>
        <w:t>(Gurunathan, David and Gerst, 2002)</w:t>
      </w:r>
      <w:r w:rsidRPr="006D0877">
        <w:rPr>
          <w:lang w:val="en-GB"/>
        </w:rPr>
        <w:fldChar w:fldCharType="end"/>
      </w:r>
      <w:r w:rsidRPr="006D0877">
        <w:rPr>
          <w:lang w:val="en-GB"/>
        </w:rPr>
        <w:t>, and may arrive at early endocytic events</w:t>
      </w:r>
      <w:r w:rsidRPr="006D0877">
        <w:rPr>
          <w:lang w:val="en-GB"/>
        </w:rPr>
        <w:fldChar w:fldCharType="begin" w:fldLock="1"/>
      </w:r>
      <w:r w:rsidR="00062640">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et al. 2010)"},"properties":{"noteIndex":0},"schema":"https://github.com/citation-style-language/schema/raw/master/csl-citation.json"}</w:instrText>
      </w:r>
      <w:r w:rsidRPr="006D0877">
        <w:rPr>
          <w:lang w:val="en-GB"/>
        </w:rPr>
        <w:fldChar w:fldCharType="separate"/>
      </w:r>
      <w:r w:rsidR="00062640" w:rsidRPr="00062640">
        <w:rPr>
          <w:noProof/>
          <w:lang w:val="en-GB"/>
        </w:rPr>
        <w:t xml:space="preserve">(Nannapaneni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None of the three yeast dynamins have the typical PH domain</w:t>
      </w:r>
      <w:r w:rsidRPr="006D0877">
        <w:rPr>
          <w:lang w:val="en-GB"/>
        </w:rPr>
        <w:fldChar w:fldCharType="begin" w:fldLock="1"/>
      </w:r>
      <w:r w:rsidR="00062640">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et al. 2012; Moustaq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Bui </w:t>
      </w:r>
      <w:r w:rsidR="00062640" w:rsidRPr="00062640">
        <w:rPr>
          <w:i/>
          <w:noProof/>
          <w:lang w:val="en-GB"/>
        </w:rPr>
        <w:t>et al.</w:t>
      </w:r>
      <w:r w:rsidR="00062640" w:rsidRPr="00062640">
        <w:rPr>
          <w:noProof/>
          <w:lang w:val="en-GB"/>
        </w:rPr>
        <w:t xml:space="preserve">, 2012; Moustaq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that in </w:t>
      </w:r>
      <w:commentRangeStart w:id="22"/>
      <w:r w:rsidRPr="006D0877">
        <w:rPr>
          <w:lang w:val="en-GB"/>
        </w:rPr>
        <w:t>mammals</w:t>
      </w:r>
      <w:commentRangeEnd w:id="22"/>
      <w:r w:rsidRPr="006D0877">
        <w:rPr>
          <w:rStyle w:val="CommentReference"/>
          <w:sz w:val="24"/>
          <w:szCs w:val="24"/>
          <w:lang w:val="en-GB"/>
        </w:rPr>
        <w:commentReference w:id="22"/>
      </w:r>
      <w:r w:rsidRPr="006D0877">
        <w:rPr>
          <w:lang w:val="en-GB"/>
        </w:rPr>
        <w:t xml:space="preserve"> interacts with the lipid bilayer. Instead, an “InsertB” region likely performs the same function. Although yeast dynamins also do not have PRDs that could interact with the SH3 domains of yeast BAR proteins, Vps1 has been shown to interact with clathrin and other endocytic proteins </w:t>
      </w:r>
      <w:r w:rsidRPr="006D0877">
        <w:rPr>
          <w:lang w:val="en-GB"/>
        </w:rPr>
        <w:fldChar w:fldCharType="begin" w:fldLock="1"/>
      </w:r>
      <w:r w:rsidR="00062640">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 Goud Gadila &lt;i&gt;et al.&lt;/i&gt;, 2017)","plainTextFormattedCitation":"(Yu, 2004; Nannapaneni et al., 2010; Goud Gadila et al., 2017)","previouslyFormattedCitation":"(Goud Gadila et al. 2017; Yu 2004; Nannapaneni et al. 2010)"},"properties":{"noteIndex":0},"schema":"https://github.com/citation-style-language/schema/raw/master/csl-citation.json"}</w:instrText>
      </w:r>
      <w:r w:rsidRPr="006D0877">
        <w:rPr>
          <w:lang w:val="en-GB"/>
        </w:rPr>
        <w:fldChar w:fldCharType="separate"/>
      </w:r>
      <w:r w:rsidR="00062640" w:rsidRPr="00062640">
        <w:rPr>
          <w:noProof/>
          <w:lang w:val="en-GB"/>
        </w:rPr>
        <w:t xml:space="preserve">(Yu, 2004; Nannapaneni </w:t>
      </w:r>
      <w:r w:rsidR="00062640" w:rsidRPr="00062640">
        <w:rPr>
          <w:i/>
          <w:noProof/>
          <w:lang w:val="en-GB"/>
        </w:rPr>
        <w:t>et al.</w:t>
      </w:r>
      <w:r w:rsidR="00062640" w:rsidRPr="00062640">
        <w:rPr>
          <w:noProof/>
          <w:lang w:val="en-GB"/>
        </w:rPr>
        <w:t xml:space="preserve">, 2010;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ough other work has failed to observe localization of Vps1 at endocytic sites</w:t>
      </w:r>
      <w:r w:rsidRPr="006D0877">
        <w:rPr>
          <w:lang w:val="en-GB"/>
        </w:rPr>
        <w:fldChar w:fldCharType="begin" w:fldLock="1"/>
      </w:r>
      <w:r w:rsidR="0006264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lt;i&gt;et al.&lt;/i&gt;, 2011; Goud Gadila &lt;i&gt;et al.&lt;/i&gt;, 2017)","plainTextFormattedCitation":"(Kishimoto et al., 2011; Goud Gadila et al., 2017)","previouslyFormattedCitation":"(Kishimoto et al. 2011; Goud Gadila et al. 2017)"},"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xml:space="preserve">, 2011;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e role of Vps1 in endocytosis is not clear, but it is a candidate for the role of the canonical dynamin in CME.</w:t>
      </w:r>
    </w:p>
    <w:p w14:paraId="65CC85BF" w14:textId="77777777" w:rsidR="004971B1" w:rsidRPr="006D0877" w:rsidRDefault="004971B1" w:rsidP="004971B1">
      <w:pPr>
        <w:spacing w:line="360" w:lineRule="auto"/>
        <w:outlineLvl w:val="0"/>
        <w:rPr>
          <w:lang w:val="en-GB"/>
        </w:rPr>
      </w:pPr>
      <w:r w:rsidRPr="006D0877">
        <w:rPr>
          <w:lang w:val="en-GB"/>
        </w:rPr>
        <w:t>Yeast BAR domain proteins Rvs161/167 regulate scission timing</w:t>
      </w:r>
    </w:p>
    <w:p w14:paraId="7233DE4E" w14:textId="37E8712D" w:rsidR="004971B1" w:rsidRPr="006D0877" w:rsidRDefault="004971B1" w:rsidP="004971B1">
      <w:pPr>
        <w:spacing w:line="360" w:lineRule="auto"/>
        <w:rPr>
          <w:lang w:val="en-GB"/>
        </w:rPr>
      </w:pPr>
      <w:r w:rsidRPr="006D0877">
        <w:rPr>
          <w:lang w:val="en-GB"/>
        </w:rPr>
        <w:t>In yeast, the Amphiphysin/ Endophilin homologue is the heterodimeric complex Rvs161/167</w:t>
      </w:r>
      <w:r w:rsidRPr="006D0877">
        <w:rPr>
          <w:lang w:val="en-GB"/>
        </w:rPr>
        <w:fldChar w:fldCharType="begin" w:fldLock="1"/>
      </w:r>
      <w:r w:rsidR="00062640">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et al. 2006)"},"properties":{"noteIndex":0},"schema":"https://github.com/citation-style-language/schema/raw/master/csl-citation.json"}</w:instrText>
      </w:r>
      <w:r w:rsidRPr="006D0877">
        <w:rPr>
          <w:lang w:val="en-GB"/>
        </w:rPr>
        <w:fldChar w:fldCharType="separate"/>
      </w:r>
      <w:r w:rsidR="00062640" w:rsidRPr="00062640">
        <w:rPr>
          <w:noProof/>
          <w:lang w:val="en-GB"/>
        </w:rPr>
        <w:t xml:space="preserve">(Fries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Rvs), of which Rvs167 has an SH3 domain. Rvs arrives at endocytic sites in the last stage of the endocytosis, and disassembles rapidly at the time of membrane scission</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Deletion of Rvs results in failure of membrane scission in nearly 30% of endocytic event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23"/>
      <w:r w:rsidRPr="006D0877">
        <w:rPr>
          <w:lang w:val="en-GB"/>
        </w:rPr>
        <w:t>into</w:t>
      </w:r>
      <w:commentRangeEnd w:id="23"/>
      <w:r w:rsidRPr="006D0877">
        <w:rPr>
          <w:rStyle w:val="CommentReference"/>
          <w:sz w:val="24"/>
          <w:szCs w:val="24"/>
          <w:lang w:val="en-GB"/>
        </w:rPr>
        <w:commentReference w:id="23"/>
      </w:r>
      <w:r w:rsidRPr="006D0877">
        <w:rPr>
          <w:lang w:val="en-GB"/>
        </w:rPr>
        <w:t xml:space="preserve"> the cytoplasm, followed by its retraction back towards the cell wall, indicating a failure to form vesicles. No mutation of known endocytic proteins exhibits this phenotype, while some mutations like that of the yeast Syndapin Bzz1 and Synaptojanin Inp52, in the background of </w:t>
      </w:r>
      <w:r w:rsidRPr="006D0877">
        <w:rPr>
          <w:i/>
          <w:lang w:val="en-GB"/>
        </w:rPr>
        <w:t>rvs</w:t>
      </w:r>
      <w:r w:rsidRPr="006D0877">
        <w:rPr>
          <w:rFonts w:cs="Symbol"/>
          <w:i/>
          <w:color w:val="000000"/>
          <w:lang w:val="en-GB"/>
        </w:rPr>
        <w:t>Δ</w:t>
      </w:r>
      <w:r w:rsidRPr="006D0877">
        <w:rPr>
          <w:lang w:val="en-GB"/>
        </w:rPr>
        <w:t>, exacerbates the retraction phenotype</w:t>
      </w:r>
      <w:r w:rsidRPr="006D0877">
        <w:rPr>
          <w:lang w:val="en-GB"/>
        </w:rPr>
        <w:fldChar w:fldCharType="begin" w:fldLock="1"/>
      </w:r>
      <w:r w:rsidR="0006264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et al. 2011)"},"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2011)</w:t>
      </w:r>
      <w:r w:rsidRPr="006D0877">
        <w:rPr>
          <w:lang w:val="en-GB"/>
        </w:rPr>
        <w:fldChar w:fldCharType="end"/>
      </w:r>
      <w:r w:rsidRPr="006D0877">
        <w:rPr>
          <w:lang w:val="en-GB"/>
        </w:rPr>
        <w:t xml:space="preserve">. This </w:t>
      </w:r>
      <w:r w:rsidRPr="006D0877">
        <w:rPr>
          <w:lang w:val="en-GB"/>
        </w:rPr>
        <w:lastRenderedPageBreak/>
        <w:t xml:space="preserve">unique profile suggests that although Rvs is not necessary for scission, localization of the complex makes scission more efficient, and Rvs likely acts in concert with other proteins to effect this efficiency. </w:t>
      </w:r>
    </w:p>
    <w:p w14:paraId="4AE44215" w14:textId="77777777" w:rsidR="004971B1" w:rsidRPr="006D0877" w:rsidRDefault="004971B1" w:rsidP="004971B1">
      <w:pPr>
        <w:spacing w:line="360" w:lineRule="auto"/>
        <w:rPr>
          <w:lang w:val="en-GB"/>
        </w:rPr>
      </w:pPr>
    </w:p>
    <w:p w14:paraId="31C80143" w14:textId="77777777" w:rsidR="004971B1" w:rsidRPr="006D0877" w:rsidRDefault="004971B1" w:rsidP="004971B1">
      <w:pPr>
        <w:spacing w:line="360" w:lineRule="auto"/>
        <w:outlineLvl w:val="0"/>
        <w:rPr>
          <w:lang w:val="en-GB"/>
        </w:rPr>
      </w:pPr>
      <w:r w:rsidRPr="006D0877">
        <w:rPr>
          <w:lang w:val="en-GB"/>
        </w:rPr>
        <w:t>What causes scission?</w:t>
      </w:r>
    </w:p>
    <w:p w14:paraId="60E534D0" w14:textId="13243632" w:rsidR="004971B1" w:rsidRPr="006D0877" w:rsidRDefault="004971B1" w:rsidP="004971B1">
      <w:pPr>
        <w:spacing w:line="360" w:lineRule="auto"/>
        <w:rPr>
          <w:lang w:val="en-GB"/>
        </w:rPr>
      </w:pPr>
      <w:r w:rsidRPr="006D0877">
        <w:rPr>
          <w:lang w:val="en-GB"/>
        </w:rPr>
        <w:t>How Rvs may affect scission has not been determined. Since yeast dynamins do not have a PRD, there is likely no interaction with Rvs, so a mechanism that does not involve PRD-SH3 interactions like in mammalian cells is likely necessary. Yeast cells are under high turgor pressure that makes forces from actin polymerization necessary for invagination</w:t>
      </w:r>
      <w:r w:rsidRPr="006D0877">
        <w:rPr>
          <w:lang w:val="en-GB"/>
        </w:rPr>
        <w:fldChar w:fldCharType="begin" w:fldLock="1"/>
      </w:r>
      <w:r w:rsidR="00062640">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Aghamohammadazadeh and Ayscough 2009; Kübler and Riezman 1993)"},"properties":{"noteIndex":0},"schema":"https://github.com/citation-style-language/schema/raw/master/csl-citation.json"}</w:instrText>
      </w:r>
      <w:r w:rsidRPr="006D0877">
        <w:rPr>
          <w:lang w:val="en-GB"/>
        </w:rPr>
        <w:fldChar w:fldCharType="separate"/>
      </w:r>
      <w:r w:rsidR="00062640" w:rsidRPr="00062640">
        <w:rPr>
          <w:noProof/>
          <w:lang w:val="en-GB"/>
        </w:rPr>
        <w:t>(Kübler and Riezman, 1993; Aghamohammadazadeh and Ayscough, 2009)</w:t>
      </w:r>
      <w:r w:rsidRPr="006D0877">
        <w:rPr>
          <w:lang w:val="en-GB"/>
        </w:rPr>
        <w:fldChar w:fldCharType="end"/>
      </w:r>
      <w:r w:rsidRPr="006D0877">
        <w:rPr>
          <w:lang w:val="en-GB"/>
        </w:rPr>
        <w:t xml:space="preserve">. There is therefore likely to be some interplay between scission-stage proteins and the actin network that could modulate the final shape transitions. </w:t>
      </w:r>
    </w:p>
    <w:p w14:paraId="542808B8" w14:textId="77777777" w:rsidR="004971B1" w:rsidRPr="006D0877" w:rsidRDefault="004971B1" w:rsidP="004971B1">
      <w:pPr>
        <w:spacing w:line="360" w:lineRule="auto"/>
        <w:rPr>
          <w:lang w:val="en-GB"/>
        </w:rPr>
      </w:pPr>
    </w:p>
    <w:p w14:paraId="1EE37009" w14:textId="77777777" w:rsidR="004971B1" w:rsidRPr="006D0877" w:rsidRDefault="004971B1" w:rsidP="004971B1">
      <w:pPr>
        <w:spacing w:line="360" w:lineRule="auto"/>
        <w:rPr>
          <w:lang w:val="en-GB"/>
        </w:rPr>
      </w:pPr>
      <w:r w:rsidRPr="006D0877">
        <w:rPr>
          <w:lang w:val="en-GB"/>
        </w:rPr>
        <w:tab/>
        <w:t>Proposed scission mechanisms:</w:t>
      </w:r>
    </w:p>
    <w:p w14:paraId="164DC00C" w14:textId="77777777" w:rsidR="004971B1" w:rsidRPr="006D0877" w:rsidRDefault="004971B1" w:rsidP="004971B1">
      <w:pPr>
        <w:spacing w:line="360" w:lineRule="auto"/>
        <w:rPr>
          <w:lang w:val="en-GB"/>
        </w:rPr>
      </w:pPr>
    </w:p>
    <w:p w14:paraId="3FCD375E" w14:textId="62865017"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Several scission models have been presented in the literature so far. Yeast dynamin is the obvious solution to membrane scission. Although none of the three dynamin-like proteins has a proline-rich domain, Vps1 has been suggested to play a role in endocytosis</w:t>
      </w:r>
      <w:r w:rsidRPr="006D0877">
        <w:rPr>
          <w:rFonts w:cs="Times"/>
          <w:color w:val="000000"/>
          <w:lang w:val="en-GB"/>
        </w:rPr>
        <w:fldChar w:fldCharType="begin" w:fldLock="1"/>
      </w:r>
      <w:r w:rsidR="00062640">
        <w:rPr>
          <w:rFonts w:cs="Times"/>
          <w:color w:val="000000"/>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et al. 2010)"},"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Nannapaneni </w:t>
      </w:r>
      <w:r w:rsidR="00062640" w:rsidRPr="00062640">
        <w:rPr>
          <w:rFonts w:cs="Times"/>
          <w:i/>
          <w:noProof/>
          <w:color w:val="000000"/>
          <w:lang w:val="en-GB"/>
        </w:rPr>
        <w:t>et al.</w:t>
      </w:r>
      <w:r w:rsidR="00062640" w:rsidRPr="00062640">
        <w:rPr>
          <w:rFonts w:cs="Times"/>
          <w:noProof/>
          <w:color w:val="000000"/>
          <w:lang w:val="en-GB"/>
        </w:rPr>
        <w:t>, 2010)</w:t>
      </w:r>
      <w:r w:rsidRPr="006D0877">
        <w:rPr>
          <w:rFonts w:cs="Times"/>
          <w:color w:val="000000"/>
          <w:lang w:val="en-GB"/>
        </w:rPr>
        <w:fldChar w:fldCharType="end"/>
      </w:r>
      <w:r w:rsidRPr="006D0877">
        <w:rPr>
          <w:rFonts w:cs="Times"/>
          <w:color w:val="000000"/>
          <w:lang w:val="en-GB"/>
        </w:rPr>
        <w:t xml:space="preserve">.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sidRPr="006D0877">
        <w:rPr>
          <w:rFonts w:cs="Times"/>
          <w:color w:val="000000"/>
          <w:lang w:val="en-GB"/>
        </w:rPr>
        <w:t xml:space="preserve">double mutant has been shown to </w:t>
      </w:r>
      <w:commentRangeStart w:id="24"/>
      <w:r w:rsidRPr="006D0877">
        <w:rPr>
          <w:rFonts w:cs="Times"/>
          <w:color w:val="000000"/>
          <w:lang w:val="en-GB"/>
        </w:rPr>
        <w:t>increase</w:t>
      </w:r>
      <w:commentRangeEnd w:id="24"/>
      <w:r w:rsidRPr="006D0877">
        <w:rPr>
          <w:rStyle w:val="CommentReference"/>
          <w:sz w:val="24"/>
          <w:szCs w:val="24"/>
          <w:lang w:val="en-GB"/>
        </w:rPr>
        <w:commentReference w:id="24"/>
      </w:r>
      <w:r w:rsidRPr="006D0877">
        <w:rPr>
          <w:rFonts w:cs="Times"/>
          <w:color w:val="000000"/>
          <w:lang w:val="en-GB"/>
        </w:rPr>
        <w:t xml:space="preserve"> membrane retraction rates</w:t>
      </w:r>
      <w:r w:rsidRPr="006D0877">
        <w:rPr>
          <w:rFonts w:cs="Times"/>
          <w:color w:val="000000"/>
          <w:position w:val="16"/>
          <w:lang w:val="en-GB"/>
        </w:rPr>
        <w:t xml:space="preserve"> </w:t>
      </w:r>
      <w:r w:rsidRPr="006D0877">
        <w:rPr>
          <w:rFonts w:cs="Times"/>
          <w:color w:val="000000"/>
          <w:lang w:val="en-GB"/>
        </w:rPr>
        <w:t>after invagination</w:t>
      </w:r>
      <w:r w:rsidRPr="006D0877">
        <w:rPr>
          <w:rFonts w:cs="Symbol"/>
          <w:color w:val="000000"/>
          <w:lang w:val="en-GB"/>
        </w:rPr>
        <w:fldChar w:fldCharType="begin" w:fldLock="1"/>
      </w:r>
      <w:r w:rsidR="00062640">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Rooij &lt;i&gt;et al.&lt;/i&gt;, 2010)","plainTextFormattedCitation":"(Rooij et al., 2010)","previouslyFormattedCitation":"(Rooij et al. 2010)"},"properties":{"noteIndex":0},"schema":"https://github.com/citation-style-language/schema/raw/master/csl-citation.json"}</w:instrText>
      </w:r>
      <w:r w:rsidRPr="006D0877">
        <w:rPr>
          <w:rFonts w:cs="Symbol"/>
          <w:color w:val="000000"/>
          <w:lang w:val="en-GB"/>
        </w:rPr>
        <w:fldChar w:fldCharType="separate"/>
      </w:r>
      <w:r w:rsidR="00062640" w:rsidRPr="00062640">
        <w:rPr>
          <w:rFonts w:cs="Symbol"/>
          <w:noProof/>
          <w:color w:val="000000"/>
          <w:lang w:val="en-GB"/>
        </w:rPr>
        <w:t xml:space="preserve">(Rooij </w:t>
      </w:r>
      <w:r w:rsidR="00062640" w:rsidRPr="00062640">
        <w:rPr>
          <w:rFonts w:cs="Symbol"/>
          <w:i/>
          <w:noProof/>
          <w:color w:val="000000"/>
          <w:lang w:val="en-GB"/>
        </w:rPr>
        <w:t>et al.</w:t>
      </w:r>
      <w:r w:rsidR="00062640" w:rsidRPr="00062640">
        <w:rPr>
          <w:rFonts w:cs="Symbol"/>
          <w:noProof/>
          <w:color w:val="000000"/>
          <w:lang w:val="en-GB"/>
        </w:rPr>
        <w:t>, 2010)</w:t>
      </w:r>
      <w:r w:rsidRPr="006D0877">
        <w:rPr>
          <w:rFonts w:cs="Symbol"/>
          <w:color w:val="000000"/>
          <w:lang w:val="en-GB"/>
        </w:rPr>
        <w:fldChar w:fldCharType="end"/>
      </w:r>
      <w:r w:rsidRPr="006D0877">
        <w:rPr>
          <w:rFonts w:cs="Times"/>
          <w:color w:val="000000"/>
          <w:lang w:val="en-GB"/>
        </w:rPr>
        <w:t>, an indication of scission failure. Another hypothesis has proposed that lipid hydrolysis by yeast synaptojanin-like proteins can cause vesicle scission</w:t>
      </w:r>
      <w:r w:rsidRPr="006D0877">
        <w:rPr>
          <w:rFonts w:cs="Times"/>
          <w:color w:val="000000"/>
          <w:lang w:val="en-GB"/>
        </w:rPr>
        <w:fldChar w:fldCharType="begin" w:fldLock="1"/>
      </w:r>
      <w:r w:rsidR="00062640">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plainTextFormattedCitation":"(Liu et al., 2006)","previouslyFormattedCitation":"(Liu et al. 200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Liu </w:t>
      </w:r>
      <w:r w:rsidR="00062640" w:rsidRPr="00062640">
        <w:rPr>
          <w:rFonts w:cs="Times"/>
          <w:i/>
          <w:noProof/>
          <w:color w:val="000000"/>
          <w:lang w:val="en-GB"/>
        </w:rPr>
        <w:t>et al.</w:t>
      </w:r>
      <w:r w:rsidR="00062640" w:rsidRPr="00062640">
        <w:rPr>
          <w:rFonts w:cs="Times"/>
          <w:noProof/>
          <w:color w:val="000000"/>
          <w:lang w:val="en-GB"/>
        </w:rPr>
        <w:t>, 2006)</w:t>
      </w:r>
      <w:r w:rsidRPr="006D0877">
        <w:rPr>
          <w:rFonts w:cs="Times"/>
          <w:color w:val="000000"/>
          <w:lang w:val="en-GB"/>
        </w:rPr>
        <w:fldChar w:fldCharType="end"/>
      </w:r>
      <w:r w:rsidRPr="006D0877">
        <w:rPr>
          <w:rFonts w:cs="Times"/>
          <w:color w:val="000000"/>
          <w:lang w:val="en-GB"/>
        </w:rPr>
        <w:t>. Synaptojanins dephosphorylate PIP</w:t>
      </w:r>
      <w:r w:rsidRPr="006D0877">
        <w:rPr>
          <w:rFonts w:cs="Times"/>
          <w:color w:val="000000"/>
          <w:vertAlign w:val="subscript"/>
          <w:lang w:val="en-GB"/>
        </w:rPr>
        <w:t>2</w:t>
      </w:r>
      <w:r w:rsidRPr="006D0877">
        <w:rPr>
          <w:rFonts w:cs="Times"/>
          <w:color w:val="000000"/>
          <w:lang w:val="en-GB"/>
        </w:rPr>
        <w:t>, a lipid subtype enriched at endocytic sites. In this model, Rvs would form a scaffold on the membrane tube, protecting the underlying PIP</w:t>
      </w:r>
      <w:r w:rsidRPr="006D0877">
        <w:rPr>
          <w:rFonts w:cs="Times"/>
          <w:color w:val="000000"/>
          <w:vertAlign w:val="subscript"/>
          <w:lang w:val="en-GB"/>
        </w:rPr>
        <w:t>2</w:t>
      </w:r>
      <w:r w:rsidRPr="006D0877">
        <w:rPr>
          <w:rFonts w:cs="Times"/>
          <w:color w:val="000000"/>
          <w:lang w:val="en-GB"/>
        </w:rPr>
        <w:t xml:space="preserve"> and causing a boundary between BAR-protected PIP2 at the tube and hydrolyzed PIP2 at the bud tip. This lipid boundary produces a line tension at the interphase that could generate enough force to pinch off a vesicle. </w:t>
      </w:r>
    </w:p>
    <w:p w14:paraId="3ED1F507"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17B1EC41" w14:textId="3ED224BF" w:rsidR="004971B1" w:rsidRPr="006D0877" w:rsidRDefault="004971B1" w:rsidP="004971B1">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commentRangeStart w:id="25"/>
      <w:r w:rsidRPr="006D0877">
        <w:rPr>
          <w:rFonts w:cs="Times"/>
          <w:color w:val="000000"/>
          <w:lang w:val="en-GB"/>
        </w:rPr>
        <w:t xml:space="preserve">proposed </w:t>
      </w:r>
      <w:commentRangeEnd w:id="25"/>
      <w:r w:rsidRPr="006D0877">
        <w:rPr>
          <w:rStyle w:val="CommentReference"/>
          <w:sz w:val="24"/>
          <w:szCs w:val="24"/>
          <w:lang w:val="en-GB"/>
        </w:rPr>
        <w:commentReference w:id="25"/>
      </w:r>
      <w:r w:rsidRPr="006D0877">
        <w:rPr>
          <w:rFonts w:cs="Times"/>
          <w:color w:val="000000"/>
          <w:lang w:val="en-GB"/>
        </w:rPr>
        <w:t>protein friction as a mechanism by which membrane scission could occur</w:t>
      </w:r>
      <w:r w:rsidRPr="006D0877">
        <w:rPr>
          <w:rFonts w:cs="Times"/>
          <w:color w:val="000000"/>
          <w:lang w:val="en-GB"/>
        </w:rPr>
        <w:fldChar w:fldCharType="begin" w:fldLock="1"/>
      </w:r>
      <w:r w:rsidR="00062640">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plainTextFormattedCitation":"(Simunovic et al., 2017)","previouslyFormattedCitation":"(Simunovic et al. 2017)"},"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imunovic </w:t>
      </w:r>
      <w:r w:rsidR="00062640" w:rsidRPr="00062640">
        <w:rPr>
          <w:rFonts w:cs="Times"/>
          <w:i/>
          <w:noProof/>
          <w:color w:val="000000"/>
          <w:lang w:val="en-GB"/>
        </w:rPr>
        <w:t>et al.</w:t>
      </w:r>
      <w:r w:rsidR="00062640" w:rsidRPr="00062640">
        <w:rPr>
          <w:rFonts w:cs="Times"/>
          <w:noProof/>
          <w:color w:val="000000"/>
          <w:lang w:val="en-GB"/>
        </w:rPr>
        <w:t>, 2017)</w:t>
      </w:r>
      <w:r w:rsidRPr="006D0877">
        <w:rPr>
          <w:rFonts w:cs="Times"/>
          <w:color w:val="000000"/>
          <w:lang w:val="en-GB"/>
        </w:rPr>
        <w:fldChar w:fldCharType="end"/>
      </w:r>
      <w:r w:rsidRPr="006D0877">
        <w:rPr>
          <w:rFonts w:cs="Times"/>
          <w:color w:val="000000"/>
          <w:lang w:val="en-GB"/>
        </w:rPr>
        <w:t xml:space="preserve">. In this model, a BAR domain scaffold exerts a frictional force on a membrane that is pulled under it. Such a friction-dependent membrane scission model would predict that if more BAR proteins are added to the membrane, frictional force would increase, and scission should occur at shorter invagination lengths. </w:t>
      </w:r>
      <w:r w:rsidRPr="006D0877">
        <w:rPr>
          <w:rFonts w:cs="Times"/>
          <w:i/>
          <w:iCs/>
          <w:color w:val="000000"/>
          <w:lang w:val="en-GB"/>
        </w:rPr>
        <w:t>In-</w:t>
      </w:r>
      <w:r w:rsidRPr="006D0877">
        <w:rPr>
          <w:rFonts w:cs="Times"/>
          <w:i/>
          <w:iCs/>
          <w:color w:val="000000"/>
          <w:lang w:val="en-GB"/>
        </w:rPr>
        <w:lastRenderedPageBreak/>
        <w:t>vivo</w:t>
      </w:r>
      <w:r w:rsidRPr="006D0877">
        <w:rPr>
          <w:rFonts w:cs="Times"/>
          <w:color w:val="000000"/>
          <w:lang w:val="en-GB"/>
        </w:rPr>
        <w:t xml:space="preserve">, this pulling force is generated by actin polymerization. </w:t>
      </w:r>
    </w:p>
    <w:p w14:paraId="1FC143DF" w14:textId="39BEBF9A"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sidRPr="006D0877">
        <w:rPr>
          <w:rFonts w:cs="Times"/>
          <w:color w:val="000000"/>
          <w:lang w:val="en-GB"/>
        </w:rPr>
        <w:fldChar w:fldCharType="begin" w:fldLock="1"/>
      </w:r>
      <w:r w:rsidR="00062640">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et al. 2018)"},"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nead </w:t>
      </w:r>
      <w:r w:rsidR="00062640" w:rsidRPr="00062640">
        <w:rPr>
          <w:rFonts w:cs="Times"/>
          <w:i/>
          <w:noProof/>
          <w:color w:val="000000"/>
          <w:lang w:val="en-GB"/>
        </w:rPr>
        <w:t>et al.</w:t>
      </w:r>
      <w:r w:rsidR="00062640"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amphiphysin BAR domain is able to drive scission, but scission efficiency increases three to four-fold because of the disordered protein regions, and these </w:t>
      </w:r>
      <w:commentRangeStart w:id="26"/>
      <w:r w:rsidRPr="006D0877">
        <w:rPr>
          <w:rFonts w:cs="Times"/>
          <w:color w:val="000000"/>
          <w:lang w:val="en-GB"/>
        </w:rPr>
        <w:t>regions</w:t>
      </w:r>
      <w:commentRangeEnd w:id="26"/>
      <w:r w:rsidRPr="006D0877">
        <w:rPr>
          <w:rStyle w:val="CommentReference"/>
          <w:sz w:val="24"/>
          <w:szCs w:val="24"/>
          <w:lang w:val="en-GB"/>
        </w:rPr>
        <w:commentReference w:id="26"/>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sidRPr="006D0877">
        <w:rPr>
          <w:rFonts w:cs="Times"/>
          <w:color w:val="000000"/>
          <w:lang w:val="en-GB"/>
        </w:rPr>
        <w:fldChar w:fldCharType="begin" w:fldLock="1"/>
      </w:r>
      <w:r w:rsidR="00062640">
        <w:rPr>
          <w:rFonts w:cs="Times"/>
          <w:color w:val="000000"/>
          <w:lang w:val="en-GB"/>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 Dmitrieff and Nédélec, 2015)","plainTextFormattedCitation":"(Boucrot et al., 2012; Dmitrieff and Nédélec, 2015)","previouslyFormattedCitation":"(Dmitrieff and Nédélec 2015; Boucrot et al.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Boucrot </w:t>
      </w:r>
      <w:r w:rsidR="00062640" w:rsidRPr="00062640">
        <w:rPr>
          <w:rFonts w:cs="Times"/>
          <w:i/>
          <w:noProof/>
          <w:color w:val="000000"/>
          <w:lang w:val="en-GB"/>
        </w:rPr>
        <w:t>et al.</w:t>
      </w:r>
      <w:r w:rsidR="00062640" w:rsidRPr="00062640">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545575B6"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6D91ADB1"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these theories are contradictory, based on </w:t>
      </w:r>
      <w:r w:rsidRPr="006D0877">
        <w:rPr>
          <w:rFonts w:cs="Times"/>
          <w:i/>
          <w:color w:val="000000"/>
          <w:lang w:val="en-GB"/>
        </w:rPr>
        <w:t>in-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08C152B2" w14:textId="77777777" w:rsidR="004971B1" w:rsidRPr="006D0877" w:rsidRDefault="004971B1" w:rsidP="004971B1">
      <w:pPr>
        <w:widowControl w:val="0"/>
        <w:autoSpaceDE w:val="0"/>
        <w:autoSpaceDN w:val="0"/>
        <w:adjustRightInd w:val="0"/>
        <w:spacing w:line="360" w:lineRule="auto"/>
        <w:rPr>
          <w:rFonts w:cs="Times"/>
          <w:color w:val="000000"/>
          <w:lang w:val="en-GB"/>
        </w:rPr>
      </w:pPr>
      <w:r w:rsidRPr="006D0877">
        <w:rPr>
          <w:noProof/>
          <w:lang w:val="en-GB" w:eastAsia="en-GB"/>
        </w:rPr>
        <w:lastRenderedPageBreak/>
        <w:drawing>
          <wp:inline distT="0" distB="0" distL="0" distR="0" wp14:anchorId="1210EA68" wp14:editId="2DFD5FF0">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7B8E1FA6"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16610ADC" w14:textId="77777777" w:rsidR="004971B1" w:rsidRPr="006D0877" w:rsidRDefault="004971B1" w:rsidP="004971B1">
      <w:pPr>
        <w:spacing w:line="360" w:lineRule="auto"/>
        <w:rPr>
          <w:b/>
          <w:lang w:val="en-GB"/>
        </w:rPr>
      </w:pPr>
      <w:r w:rsidRPr="006D0877">
        <w:rPr>
          <w:b/>
          <w:lang w:val="en-GB"/>
        </w:rPr>
        <w:t xml:space="preserve">     Fig6: Schematic of endocytosis in mammalian cells compared to yeast</w:t>
      </w:r>
    </w:p>
    <w:p w14:paraId="23EA4E99"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6ED611A8"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25703E36" w14:textId="77777777" w:rsidR="004971B1" w:rsidRPr="006D0877" w:rsidRDefault="004971B1" w:rsidP="004971B1">
      <w:pPr>
        <w:spacing w:line="360" w:lineRule="auto"/>
        <w:outlineLvl w:val="0"/>
        <w:rPr>
          <w:lang w:val="en-GB"/>
        </w:rPr>
      </w:pPr>
      <w:r w:rsidRPr="006D0877">
        <w:rPr>
          <w:lang w:val="en-GB"/>
        </w:rPr>
        <w:t>BAR domain proteins</w:t>
      </w:r>
    </w:p>
    <w:p w14:paraId="5E0F71E9" w14:textId="04302E59" w:rsidR="004971B1" w:rsidRPr="006D0877" w:rsidRDefault="004971B1" w:rsidP="004971B1">
      <w:pPr>
        <w:spacing w:line="360" w:lineRule="auto"/>
        <w:rPr>
          <w:lang w:val="en-GB"/>
        </w:rPr>
      </w:pPr>
      <w:r w:rsidRPr="006D0877">
        <w:rPr>
          <w:rFonts w:cs="Times"/>
          <w:color w:val="000000"/>
          <w:lang w:val="en-GB"/>
        </w:rPr>
        <w:t>The proteins in the BAR protein superfamily have a highly conserved BAR domain structure across eukaryotes</w:t>
      </w:r>
      <w:r w:rsidRPr="006D0877">
        <w:rPr>
          <w:lang w:val="en-GB"/>
        </w:rPr>
        <w:t xml:space="preserve"> and are involved in a range of cellular processes including endocytosis, actin organization, cell polarity, transcription and tumor suppression</w:t>
      </w:r>
      <w:r w:rsidRPr="006D0877">
        <w:rPr>
          <w:lang w:val="en-GB"/>
        </w:rPr>
        <w:fldChar w:fldCharType="begin" w:fldLock="1"/>
      </w:r>
      <w:r w:rsidR="00062640">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Ren et al. 2006; Sakamuro et al. 1996)"},"properties":{"noteIndex":0},"schema":"https://github.com/citation-style-language/schema/raw/master/csl-citation.json"}</w:instrText>
      </w:r>
      <w:r w:rsidRPr="006D0877">
        <w:rPr>
          <w:lang w:val="en-GB"/>
        </w:rPr>
        <w:fldChar w:fldCharType="separate"/>
      </w:r>
      <w:r w:rsidR="00062640" w:rsidRPr="00062640">
        <w:rPr>
          <w:noProof/>
          <w:lang w:val="en-GB"/>
        </w:rPr>
        <w:t xml:space="preserve">(Sakamuro </w:t>
      </w:r>
      <w:r w:rsidR="00062640" w:rsidRPr="00062640">
        <w:rPr>
          <w:i/>
          <w:noProof/>
          <w:lang w:val="en-GB"/>
        </w:rPr>
        <w:t>et al.</w:t>
      </w:r>
      <w:r w:rsidR="00062640" w:rsidRPr="00062640">
        <w:rPr>
          <w:noProof/>
          <w:lang w:val="en-GB"/>
        </w:rPr>
        <w:t xml:space="preserve">, 1996; R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w:t>
      </w:r>
    </w:p>
    <w:p w14:paraId="1191DEC0" w14:textId="77777777" w:rsidR="004971B1" w:rsidRPr="006D0877" w:rsidRDefault="004971B1" w:rsidP="004971B1">
      <w:pPr>
        <w:spacing w:line="360" w:lineRule="auto"/>
        <w:rPr>
          <w:lang w:val="en-GB"/>
        </w:rPr>
      </w:pPr>
    </w:p>
    <w:p w14:paraId="241B1CD4" w14:textId="77777777" w:rsidR="004971B1" w:rsidRPr="006D0877" w:rsidRDefault="004971B1" w:rsidP="004971B1">
      <w:pPr>
        <w:spacing w:line="360" w:lineRule="auto"/>
        <w:rPr>
          <w:lang w:val="en-GB"/>
        </w:rPr>
      </w:pPr>
      <w:r w:rsidRPr="006D0877">
        <w:rPr>
          <w:lang w:val="en-GB"/>
        </w:rPr>
        <w:lastRenderedPageBreak/>
        <w:t xml:space="preserve">Of the mammalian isoforms of the founding members, Bin1 (Amphiphysin II) and Bin3 are ubiquitously expressed, while Amphiphysin I is expressed only in neurons. The conserved portion of these proteins, as well as of Rvs167 and Rvs161, is an N-terminal region that forms the BAR domain. This domain typically forms </w:t>
      </w:r>
      <w:commentRangeStart w:id="27"/>
      <w:r w:rsidRPr="006D0877">
        <w:rPr>
          <w:lang w:val="en-GB"/>
        </w:rPr>
        <w:t>dimers</w:t>
      </w:r>
      <w:commentRangeEnd w:id="27"/>
      <w:r w:rsidRPr="006D0877">
        <w:rPr>
          <w:rStyle w:val="CommentReference"/>
          <w:sz w:val="24"/>
          <w:szCs w:val="24"/>
          <w:lang w:val="en-GB"/>
        </w:rPr>
        <w:commentReference w:id="27"/>
      </w:r>
      <w:r w:rsidRPr="006D0877">
        <w:rPr>
          <w:lang w:val="en-GB"/>
        </w:rPr>
        <w:t xml:space="preserve">, and have an intrinsic curvature defined by the dimerization angle. This curvature categorizes BAR proteins to classical BAR (high curvature), </w:t>
      </w:r>
      <w:r w:rsidRPr="006D0877">
        <w:rPr>
          <w:rFonts w:cs="Times"/>
          <w:color w:val="000000"/>
          <w:lang w:val="en-GB"/>
        </w:rPr>
        <w:t xml:space="preserve">Fer–Cip4-homology-BAR </w:t>
      </w:r>
      <w:r w:rsidRPr="006D0877">
        <w:rPr>
          <w:lang w:val="en-GB"/>
        </w:rPr>
        <w:t xml:space="preserve">(F-BAR, shallow curvature), and I-BAR (inverted curvature). Membrane-binding is mediated by cationic clusters that bind via non-specific electrostatic interactions to anionic lipids like </w:t>
      </w:r>
      <w:r w:rsidRPr="006D0877">
        <w:rPr>
          <w:rFonts w:eastAsia="Times New Roman" w:cs="Arial"/>
          <w:color w:val="333333"/>
          <w:shd w:val="clear" w:color="auto" w:fill="FFFFFF"/>
          <w:lang w:val="en-GB" w:eastAsia="en-GB"/>
        </w:rPr>
        <w:t xml:space="preserve">phosphatidyl serine (PS) or </w:t>
      </w:r>
      <w:commentRangeStart w:id="28"/>
      <w:r w:rsidRPr="006D0877">
        <w:rPr>
          <w:rFonts w:eastAsia="Times New Roman" w:cs="Arial"/>
          <w:color w:val="333333"/>
          <w:shd w:val="clear" w:color="auto" w:fill="FFFFFF"/>
          <w:lang w:val="en-GB" w:eastAsia="en-GB"/>
        </w:rPr>
        <w:t>phosphatidylinositol (4,5)-bisphosphate (PtdIns(4,5)</w:t>
      </w:r>
      <w:r w:rsidRPr="006D0877">
        <w:rPr>
          <w:rFonts w:eastAsia="Times New Roman" w:cs="Arial"/>
          <w:iCs/>
          <w:color w:val="333333"/>
          <w:shd w:val="clear" w:color="auto" w:fill="FFFFFF"/>
          <w:lang w:val="en-GB" w:eastAsia="en-GB"/>
        </w:rPr>
        <w:t>P</w:t>
      </w:r>
      <w:r w:rsidRPr="006D0877">
        <w:rPr>
          <w:rFonts w:eastAsia="Times New Roman" w:cs="Arial"/>
          <w:color w:val="333333"/>
          <w:shd w:val="clear" w:color="auto" w:fill="FFFFFF"/>
          <w:vertAlign w:val="subscript"/>
          <w:lang w:val="en-GB" w:eastAsia="en-GB"/>
        </w:rPr>
        <w:t xml:space="preserve">2 , </w:t>
      </w:r>
      <w:r w:rsidRPr="006D0877">
        <w:rPr>
          <w:rFonts w:eastAsia="Times New Roman" w:cs="Arial"/>
          <w:color w:val="333333"/>
          <w:shd w:val="clear" w:color="auto" w:fill="FFFFFF"/>
          <w:lang w:val="en-GB" w:eastAsia="en-GB"/>
        </w:rPr>
        <w:t>henceforth PIP2</w:t>
      </w:r>
      <w:commentRangeEnd w:id="28"/>
      <w:r w:rsidRPr="006D0877">
        <w:rPr>
          <w:rStyle w:val="CommentReference"/>
          <w:sz w:val="24"/>
          <w:szCs w:val="24"/>
          <w:lang w:val="en-GB"/>
        </w:rPr>
        <w:commentReference w:id="28"/>
      </w:r>
      <w:r w:rsidRPr="006D0877">
        <w:rPr>
          <w:rFonts w:eastAsia="Times New Roman" w:cs="Arial"/>
          <w:color w:val="333333"/>
          <w:shd w:val="clear" w:color="auto" w:fill="FFFFFF"/>
          <w:lang w:val="en-GB" w:eastAsia="en-GB"/>
        </w:rPr>
        <w:t>).</w:t>
      </w:r>
    </w:p>
    <w:p w14:paraId="3F2DC9E2" w14:textId="77777777" w:rsidR="004971B1" w:rsidRPr="006D0877" w:rsidRDefault="004971B1" w:rsidP="004971B1">
      <w:pPr>
        <w:spacing w:line="360" w:lineRule="auto"/>
        <w:rPr>
          <w:lang w:val="en-GB"/>
        </w:rPr>
      </w:pPr>
    </w:p>
    <w:p w14:paraId="5AA6A6E9" w14:textId="36988BAA" w:rsidR="004971B1" w:rsidRPr="006D0877" w:rsidRDefault="004971B1" w:rsidP="004971B1">
      <w:pPr>
        <w:spacing w:line="360" w:lineRule="auto"/>
        <w:rPr>
          <w:lang w:val="en-GB"/>
        </w:rPr>
      </w:pPr>
      <w:r w:rsidRPr="006D0877">
        <w:rPr>
          <w:lang w:val="en-GB"/>
        </w:rPr>
        <w:t>BAR dimers are able to oligomerize and scaffold large areas of membrane. These scaffolds can tubulate and generate curvature across membrane regions much larger than the dimensions of a BAR dimer</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Peter et al. 2004; Farsad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BAR scaffolds can also bind membranes in a curvature-dependent manner. Correlation between the membrane shapes that they bind </w:t>
      </w:r>
      <w:r w:rsidRPr="006D0877">
        <w:rPr>
          <w:i/>
          <w:lang w:val="en-GB"/>
        </w:rPr>
        <w:t>in-vivo</w:t>
      </w:r>
      <w:r w:rsidRPr="006D0877">
        <w:rPr>
          <w:lang w:val="en-GB"/>
        </w:rPr>
        <w:t xml:space="preserve"> and their intrinsic curvature has been shown for many BAR proteins: they may induce, stabilize, or generate specific curvature within cells. </w:t>
      </w:r>
    </w:p>
    <w:p w14:paraId="465E213F"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drawing>
          <wp:inline distT="0" distB="0" distL="0" distR="0" wp14:anchorId="6C5650F4" wp14:editId="466C8784">
            <wp:extent cx="2497455" cy="2247617"/>
            <wp:effectExtent l="0" t="0" r="0" b="0"/>
            <wp:docPr id="15" name="Picture 15" descr="../../figures/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BA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275" cy="2268154"/>
                    </a:xfrm>
                    <a:prstGeom prst="rect">
                      <a:avLst/>
                    </a:prstGeom>
                    <a:noFill/>
                    <a:ln>
                      <a:noFill/>
                    </a:ln>
                  </pic:spPr>
                </pic:pic>
              </a:graphicData>
            </a:graphic>
          </wp:inline>
        </w:drawing>
      </w:r>
      <w:r w:rsidRPr="006D0877">
        <w:rPr>
          <w:noProof/>
          <w:lang w:val="en-GB" w:eastAsia="en-GB"/>
        </w:rPr>
        <w:drawing>
          <wp:inline distT="0" distB="0" distL="0" distR="0" wp14:anchorId="4C97BBED" wp14:editId="74115F4B">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242E373E" w14:textId="77777777" w:rsidR="004971B1" w:rsidRPr="006D0877" w:rsidRDefault="004971B1" w:rsidP="004971B1">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3D reconstruction of an amphiphysin/BIN1-mediated tube with a diameter of 280 Å. The density corresponding to the protein is colored in blue and the lipid corresponding parts are coloured in in yellow.</w:t>
      </w:r>
    </w:p>
    <w:p w14:paraId="1C0A18B2" w14:textId="77777777" w:rsidR="004971B1" w:rsidRPr="006D0877" w:rsidRDefault="004971B1" w:rsidP="004971B1">
      <w:pPr>
        <w:widowControl w:val="0"/>
        <w:autoSpaceDE w:val="0"/>
        <w:autoSpaceDN w:val="0"/>
        <w:adjustRightInd w:val="0"/>
        <w:spacing w:after="240" w:line="360" w:lineRule="auto"/>
        <w:rPr>
          <w:lang w:val="en-GB"/>
        </w:rPr>
      </w:pPr>
    </w:p>
    <w:p w14:paraId="4A622FF7" w14:textId="77777777" w:rsidR="004971B1" w:rsidRPr="006D0877" w:rsidRDefault="004971B1" w:rsidP="004971B1">
      <w:pPr>
        <w:spacing w:line="360" w:lineRule="auto"/>
        <w:outlineLvl w:val="0"/>
        <w:rPr>
          <w:b/>
          <w:lang w:val="en-GB"/>
        </w:rPr>
      </w:pPr>
      <w:r w:rsidRPr="006D0877">
        <w:rPr>
          <w:b/>
          <w:lang w:val="en-GB"/>
        </w:rPr>
        <w:t>NBAR proteins and membrane shapes</w:t>
      </w:r>
    </w:p>
    <w:p w14:paraId="33D705A0" w14:textId="4BB626D9" w:rsidR="004971B1" w:rsidRPr="006D0877" w:rsidRDefault="004971B1" w:rsidP="004971B1">
      <w:pPr>
        <w:spacing w:line="360" w:lineRule="auto"/>
        <w:rPr>
          <w:lang w:val="en-GB"/>
        </w:rPr>
      </w:pPr>
      <w:r w:rsidRPr="006D0877">
        <w:rPr>
          <w:lang w:val="en-GB"/>
        </w:rPr>
        <w:lastRenderedPageBreak/>
        <w:t xml:space="preserve">Classical BAR domain proteins form a crescent-shaped structure. Some of them have an N-terminal amphiphatic helix (N-helix), forming a subclass of classical BAR called NBAR domains. The two significant endocytic BAR proteins, Endophilins and Amphiphysins, are NBAR proteins. The 35-40 </w:t>
      </w:r>
      <w:r w:rsidR="002A2D96" w:rsidRPr="006D0877">
        <w:rPr>
          <w:lang w:val="en-GB"/>
        </w:rPr>
        <w:t xml:space="preserve">Residue </w:t>
      </w:r>
      <w:r w:rsidRPr="006D0877">
        <w:rPr>
          <w:lang w:val="en-GB"/>
        </w:rPr>
        <w:t xml:space="preserve">N-helix acts as an amphiphatic wedge that is unstructured until it is inserted into the </w:t>
      </w:r>
      <w:commentRangeStart w:id="29"/>
      <w:r w:rsidRPr="006D0877">
        <w:rPr>
          <w:lang w:val="en-GB"/>
        </w:rPr>
        <w:t xml:space="preserve">upper </w:t>
      </w:r>
      <w:commentRangeEnd w:id="29"/>
      <w:r w:rsidRPr="006D0877">
        <w:rPr>
          <w:rStyle w:val="CommentReference"/>
          <w:sz w:val="24"/>
          <w:szCs w:val="24"/>
          <w:lang w:val="en-GB"/>
        </w:rPr>
        <w:commentReference w:id="29"/>
      </w:r>
      <w:r w:rsidRPr="006D0877">
        <w:rPr>
          <w:lang w:val="en-GB"/>
        </w:rPr>
        <w:t xml:space="preserve">leaflet of a membrane bilayer </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The insertion causes displacement of lipids, resulting in bending of the membrane, indicating that N-helix insertion into a membrane bilayer could favor membrane scission both energetically and kinetically </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lt;i&gt;et al.&lt;/i&gt;, 2012)","plainTextFormattedCitation":"(Kozlovsky and Kozlov, 2003; Boucrot et al., 2012)","previouslyFormattedCitation":"(Boucrot et al. 2012; Kozlovsky and Kozlov 2003)"},"properties":{"noteIndex":0},"schema":"https://github.com/citation-style-language/schema/raw/master/csl-citation.json"}</w:instrText>
      </w:r>
      <w:r w:rsidRPr="006D0877">
        <w:rPr>
          <w:lang w:val="en-GB"/>
        </w:rPr>
        <w:fldChar w:fldCharType="separate"/>
      </w:r>
      <w:r w:rsidR="00062640" w:rsidRPr="00062640">
        <w:rPr>
          <w:noProof/>
          <w:lang w:val="en-GB"/>
        </w:rPr>
        <w:t xml:space="preserve">(Kozlovsky and Kozlov, 2003; 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BAR domains lacking this helix are not able to efficiently </w:t>
      </w:r>
      <w:commentRangeStart w:id="30"/>
      <w:r w:rsidRPr="006D0877">
        <w:rPr>
          <w:lang w:val="en-GB"/>
        </w:rPr>
        <w:t>tubulate vesicle</w:t>
      </w:r>
      <w:commentRangeEnd w:id="30"/>
      <w:r w:rsidRPr="006D0877">
        <w:rPr>
          <w:rStyle w:val="CommentReference"/>
          <w:sz w:val="24"/>
          <w:szCs w:val="24"/>
          <w:lang w:val="en-GB"/>
        </w:rPr>
        <w:commentReference w:id="30"/>
      </w:r>
      <w:r w:rsidRPr="006D0877">
        <w:rPr>
          <w:lang w:val="en-GB"/>
        </w:rPr>
        <w:t>s</w:t>
      </w:r>
      <w:r w:rsidRPr="006D0877">
        <w:rPr>
          <w:lang w:val="en-GB"/>
        </w:rPr>
        <w:fldChar w:fldCharType="begin" w:fldLock="1"/>
      </w:r>
      <w:r w:rsidR="00062640">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The N-helix also increases efficiency of binding to liposomes</w:t>
      </w:r>
      <w:r w:rsidRPr="006D0877">
        <w:rPr>
          <w:lang w:val="en-GB"/>
        </w:rPr>
        <w:fldChar w:fldCharType="begin" w:fldLock="1"/>
      </w:r>
      <w:r w:rsidR="00062640">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n a curvature sensitive manner, and confers salt sensitivity</w:t>
      </w:r>
      <w:r w:rsidRPr="006D0877">
        <w:rPr>
          <w:lang w:val="en-GB"/>
        </w:rPr>
        <w:fldChar w:fldCharType="begin" w:fldLock="1"/>
      </w:r>
      <w:r w:rsidR="00062640">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xml:space="preserve">. </w:t>
      </w:r>
    </w:p>
    <w:p w14:paraId="5AFF9E5E" w14:textId="77777777" w:rsidR="004971B1" w:rsidRPr="006D0877" w:rsidRDefault="004971B1" w:rsidP="004971B1">
      <w:pPr>
        <w:spacing w:line="360" w:lineRule="auto"/>
        <w:rPr>
          <w:lang w:val="en-GB"/>
        </w:rPr>
      </w:pPr>
    </w:p>
    <w:p w14:paraId="1B6B74C9" w14:textId="7F7D080B" w:rsidR="004971B1" w:rsidRPr="006D0877" w:rsidRDefault="004971B1" w:rsidP="004971B1">
      <w:pPr>
        <w:spacing w:line="360" w:lineRule="auto"/>
        <w:rPr>
          <w:lang w:val="en-GB"/>
        </w:rPr>
      </w:pPr>
      <w:r w:rsidRPr="006D0877">
        <w:rPr>
          <w:rFonts w:cs="Times"/>
          <w:color w:val="000000"/>
          <w:lang w:val="en-GB"/>
        </w:rPr>
        <w:t xml:space="preserve">High resolution structural data has shown that NBAR proteins can form helical scaffolds on tubular membranes </w:t>
      </w:r>
      <w:r w:rsidRPr="006D0877">
        <w:rPr>
          <w:rFonts w:cs="Times"/>
          <w:color w:val="000000"/>
          <w:lang w:val="en-GB"/>
        </w:rPr>
        <w:fldChar w:fldCharType="begin" w:fldLock="1"/>
      </w:r>
      <w:r w:rsidR="00062640">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plainTextFormattedCitation":"(Peter et al., 2004; Shimada et al., 2007; Mim et al., 2012)","previouslyFormattedCitation":"(Shimada et al. 2007; Peter et al. 2004; Mim et al.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Peter </w:t>
      </w:r>
      <w:r w:rsidR="00062640" w:rsidRPr="00062640">
        <w:rPr>
          <w:rFonts w:cs="Times"/>
          <w:i/>
          <w:noProof/>
          <w:color w:val="000000"/>
          <w:lang w:val="en-GB"/>
        </w:rPr>
        <w:t>et al.</w:t>
      </w:r>
      <w:r w:rsidR="00062640" w:rsidRPr="00062640">
        <w:rPr>
          <w:rFonts w:cs="Times"/>
          <w:noProof/>
          <w:color w:val="000000"/>
          <w:lang w:val="en-GB"/>
        </w:rPr>
        <w:t xml:space="preserve">, 2004; Shimada </w:t>
      </w:r>
      <w:r w:rsidR="00062640" w:rsidRPr="00062640">
        <w:rPr>
          <w:rFonts w:cs="Times"/>
          <w:i/>
          <w:noProof/>
          <w:color w:val="000000"/>
          <w:lang w:val="en-GB"/>
        </w:rPr>
        <w:t>et al.</w:t>
      </w:r>
      <w:r w:rsidR="00062640" w:rsidRPr="00062640">
        <w:rPr>
          <w:rFonts w:cs="Times"/>
          <w:noProof/>
          <w:color w:val="000000"/>
          <w:lang w:val="en-GB"/>
        </w:rPr>
        <w:t xml:space="preserve">, 2007; Mim </w:t>
      </w:r>
      <w:r w:rsidR="00062640" w:rsidRPr="00062640">
        <w:rPr>
          <w:rFonts w:cs="Times"/>
          <w:i/>
          <w:noProof/>
          <w:color w:val="000000"/>
          <w:lang w:val="en-GB"/>
        </w:rPr>
        <w:t>et al.</w:t>
      </w:r>
      <w:r w:rsidR="00062640" w:rsidRPr="00062640">
        <w:rPr>
          <w:rFonts w:cs="Times"/>
          <w:noProof/>
          <w:color w:val="000000"/>
          <w:lang w:val="en-GB"/>
        </w:rPr>
        <w:t>, 2012)</w:t>
      </w:r>
      <w:r w:rsidRPr="006D0877">
        <w:rPr>
          <w:rFonts w:cs="Times"/>
          <w:color w:val="000000"/>
          <w:lang w:val="en-GB"/>
        </w:rPr>
        <w:fldChar w:fldCharType="end"/>
      </w:r>
      <w:r w:rsidRPr="006D0877">
        <w:rPr>
          <w:rFonts w:cs="Times"/>
          <w:color w:val="000000"/>
          <w:lang w:val="en-GB"/>
        </w:rPr>
        <w:t xml:space="preserve">. An </w:t>
      </w:r>
      <w:r w:rsidRPr="006D0877">
        <w:rPr>
          <w:lang w:val="en-GB"/>
        </w:rPr>
        <w:t>energetically favorable arrangement of BAR domains consist of dimers parallel to each other, apposed to the membrane, supporting membrane tubulation and preventing scission by stabilizing the membrane tube</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Hybrid N-helix and BAR scaffolds can therefore allow coexistence of both vesicles and tubules, with preference for one or the other depending on the ratio between number of N-helices that favor vesiculation, and BAR generated scaffold stability </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w:t>
      </w:r>
    </w:p>
    <w:p w14:paraId="046C076F" w14:textId="77777777" w:rsidR="004971B1" w:rsidRPr="006D0877" w:rsidRDefault="004971B1" w:rsidP="004971B1">
      <w:pPr>
        <w:spacing w:line="360" w:lineRule="auto"/>
        <w:rPr>
          <w:lang w:val="en-GB"/>
        </w:rPr>
      </w:pPr>
    </w:p>
    <w:p w14:paraId="3F65DA95" w14:textId="64DBAE4B" w:rsidR="004971B1" w:rsidRPr="006D0877" w:rsidRDefault="004971B1" w:rsidP="004971B1">
      <w:pPr>
        <w:spacing w:line="360" w:lineRule="auto"/>
        <w:rPr>
          <w:lang w:val="en-GB"/>
        </w:rPr>
      </w:pPr>
      <w:r w:rsidRPr="006D0877">
        <w:rPr>
          <w:lang w:val="en-GB"/>
        </w:rPr>
        <w:t xml:space="preserve">Both BAR proteins implicated in CME , Amphiphysin and Endophilin are shown to tubulate membranes </w:t>
      </w:r>
      <w:commentRangeStart w:id="31"/>
      <w:r w:rsidRPr="006D0877">
        <w:rPr>
          <w:i/>
          <w:lang w:val="en-GB"/>
        </w:rPr>
        <w:t>in-vitro</w:t>
      </w:r>
      <w:commentRangeEnd w:id="31"/>
      <w:r w:rsidRPr="006D0877">
        <w:rPr>
          <w:rStyle w:val="CommentReference"/>
          <w:sz w:val="24"/>
          <w:szCs w:val="24"/>
          <w:lang w:val="en-GB"/>
        </w:rPr>
        <w:commentReference w:id="31"/>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plainTextFormattedCitation":"(Peter et al., 2004; Jennifer L Gallop, 2006; Mim et al., 2012)","previouslyFormattedCitation":"(Peter et al. 2004; Jennifer L Gallop 2006; Mim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xml:space="preserve">, 2004; Jennifer L Gallop, 2006; Mim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and form a helical scaffold. The tubule diameter resembles the </w:t>
      </w:r>
      <w:commentRangeStart w:id="32"/>
      <w:r w:rsidRPr="006D0877">
        <w:rPr>
          <w:lang w:val="en-GB"/>
        </w:rPr>
        <w:t xml:space="preserve">diameter of the proteins </w:t>
      </w:r>
      <w:commentRangeEnd w:id="32"/>
      <w:r w:rsidRPr="006D0877">
        <w:rPr>
          <w:rStyle w:val="CommentReference"/>
          <w:sz w:val="24"/>
          <w:szCs w:val="24"/>
          <w:lang w:val="en-GB"/>
        </w:rPr>
        <w:commentReference w:id="32"/>
      </w:r>
      <w:r w:rsidRPr="006D0877">
        <w:rPr>
          <w:lang w:val="en-GB"/>
        </w:rPr>
        <w:t xml:space="preserve">themselves, </w:t>
      </w:r>
      <w:commentRangeStart w:id="33"/>
      <w:r w:rsidRPr="006D0877">
        <w:rPr>
          <w:lang w:val="en-GB"/>
        </w:rPr>
        <w:t>and involve lateral interactions of the neighboring BAR domains</w:t>
      </w:r>
      <w:r w:rsidRPr="006D0877">
        <w:rPr>
          <w:lang w:val="en-GB"/>
        </w:rPr>
        <w:fldChar w:fldCharType="begin" w:fldLock="1"/>
      </w:r>
      <w:r w:rsidR="00062640">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Sorre </w:t>
      </w:r>
      <w:r w:rsidR="00062640" w:rsidRPr="00062640">
        <w:rPr>
          <w:i/>
          <w:noProof/>
          <w:lang w:val="en-GB"/>
        </w:rPr>
        <w:t>et al.</w:t>
      </w:r>
      <w:r w:rsidR="00062640" w:rsidRPr="00062640">
        <w:rPr>
          <w:noProof/>
          <w:lang w:val="en-GB"/>
        </w:rPr>
        <w:t>, 2012)</w:t>
      </w:r>
      <w:r w:rsidRPr="006D0877">
        <w:rPr>
          <w:lang w:val="en-GB"/>
        </w:rPr>
        <w:fldChar w:fldCharType="end"/>
      </w:r>
      <w:commentRangeEnd w:id="33"/>
      <w:r w:rsidRPr="006D0877">
        <w:rPr>
          <w:rStyle w:val="CommentReference"/>
          <w:sz w:val="24"/>
          <w:szCs w:val="24"/>
          <w:lang w:val="en-GB"/>
        </w:rPr>
        <w:commentReference w:id="33"/>
      </w:r>
      <w:r w:rsidRPr="006D0877">
        <w:rPr>
          <w:lang w:val="en-GB"/>
        </w:rPr>
        <w:t xml:space="preserve">. Both BAR domain proteins are able to form </w:t>
      </w:r>
      <w:commentRangeStart w:id="34"/>
      <w:r w:rsidRPr="006D0877">
        <w:rPr>
          <w:lang w:val="en-GB"/>
        </w:rPr>
        <w:t xml:space="preserve">mixed helices </w:t>
      </w:r>
      <w:commentRangeEnd w:id="34"/>
      <w:r w:rsidRPr="006D0877">
        <w:rPr>
          <w:rStyle w:val="CommentReference"/>
          <w:sz w:val="24"/>
          <w:szCs w:val="24"/>
          <w:lang w:val="en-GB"/>
        </w:rPr>
        <w:commentReference w:id="34"/>
      </w:r>
      <w:r w:rsidRPr="006D0877">
        <w:rPr>
          <w:lang w:val="en-GB"/>
        </w:rPr>
        <w:t>in the presence of dynamin</w:t>
      </w:r>
      <w:r w:rsidRPr="006D0877">
        <w:rPr>
          <w:lang w:val="en-GB"/>
        </w:rPr>
        <w:fldChar w:fldCharType="begin" w:fldLock="1"/>
      </w:r>
      <w:r w:rsidR="00062640">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a7798714-3594-46d5-82a5-af0723b4a0c2"]}],"mendeley":{"formattedCitation":"(Takei &lt;i&gt;et al.&lt;/i&gt;, 1999; Farsad &lt;i&gt;et al.&lt;/i&gt;, 2001)","plainTextFormattedCitation":"(Takei et al., 1999; Farsad et al., 2001)","previouslyFormattedCitation":"(Farsad et al. 2001; Takei et al. 1999)"},"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9; 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w:t>
      </w:r>
    </w:p>
    <w:p w14:paraId="417F54E1" w14:textId="77777777" w:rsidR="004971B1" w:rsidRPr="006D0877" w:rsidRDefault="004971B1" w:rsidP="004971B1">
      <w:pPr>
        <w:spacing w:line="360" w:lineRule="auto"/>
        <w:rPr>
          <w:lang w:val="en-GB"/>
        </w:rPr>
      </w:pPr>
    </w:p>
    <w:p w14:paraId="4CE811E8" w14:textId="77777777" w:rsidR="004971B1" w:rsidRPr="006D0877" w:rsidRDefault="004971B1" w:rsidP="004971B1">
      <w:pPr>
        <w:spacing w:line="360" w:lineRule="auto"/>
        <w:jc w:val="center"/>
        <w:rPr>
          <w:lang w:val="en-GB"/>
        </w:rPr>
      </w:pPr>
      <w:r w:rsidRPr="006D0877">
        <w:rPr>
          <w:noProof/>
          <w:lang w:val="en-GB" w:eastAsia="en-GB"/>
        </w:rPr>
        <w:drawing>
          <wp:inline distT="0" distB="0" distL="0" distR="0" wp14:anchorId="5981A52C" wp14:editId="5DAA7C99">
            <wp:extent cx="3564255" cy="1303683"/>
            <wp:effectExtent l="0" t="0" r="0" b="0"/>
            <wp:docPr id="16" name="Picture 16" descr="../../figures/fig7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7_screensh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2974" cy="1306872"/>
                    </a:xfrm>
                    <a:prstGeom prst="rect">
                      <a:avLst/>
                    </a:prstGeom>
                    <a:noFill/>
                    <a:ln>
                      <a:noFill/>
                    </a:ln>
                  </pic:spPr>
                </pic:pic>
              </a:graphicData>
            </a:graphic>
          </wp:inline>
        </w:drawing>
      </w:r>
    </w:p>
    <w:p w14:paraId="7E03C6C5" w14:textId="77777777" w:rsidR="004971B1" w:rsidRPr="006D0877" w:rsidRDefault="004971B1" w:rsidP="004971B1">
      <w:pPr>
        <w:spacing w:line="360" w:lineRule="auto"/>
        <w:jc w:val="center"/>
        <w:rPr>
          <w:lang w:val="en-GB"/>
        </w:rPr>
      </w:pPr>
    </w:p>
    <w:p w14:paraId="71ED7D6F" w14:textId="77777777" w:rsidR="004971B1" w:rsidRPr="006D0877" w:rsidRDefault="004971B1" w:rsidP="004971B1">
      <w:pPr>
        <w:spacing w:line="360" w:lineRule="auto"/>
        <w:rPr>
          <w:b/>
          <w:lang w:val="en-GB"/>
        </w:rPr>
      </w:pPr>
      <w:r w:rsidRPr="006D0877">
        <w:rPr>
          <w:b/>
          <w:lang w:val="en-GB"/>
        </w:rPr>
        <w:lastRenderedPageBreak/>
        <w:tab/>
      </w:r>
      <w:r w:rsidRPr="006D0877">
        <w:rPr>
          <w:b/>
          <w:lang w:val="en-GB"/>
        </w:rPr>
        <w:tab/>
      </w:r>
      <w:r w:rsidRPr="006D0877">
        <w:rPr>
          <w:b/>
          <w:lang w:val="en-GB"/>
        </w:rPr>
        <w:tab/>
        <w:t xml:space="preserve"> Fig8: Schematic of domains of endocytic NBAR proteins</w:t>
      </w:r>
    </w:p>
    <w:p w14:paraId="3EF1ED8E" w14:textId="77777777" w:rsidR="004971B1" w:rsidRPr="006D0877" w:rsidRDefault="004971B1" w:rsidP="004971B1">
      <w:pPr>
        <w:spacing w:line="360" w:lineRule="auto"/>
        <w:rPr>
          <w:lang w:val="en-GB"/>
        </w:rPr>
      </w:pPr>
    </w:p>
    <w:p w14:paraId="62333F85" w14:textId="77777777" w:rsidR="004971B1" w:rsidRPr="006D0877" w:rsidRDefault="004971B1" w:rsidP="004971B1">
      <w:pPr>
        <w:spacing w:line="360" w:lineRule="auto"/>
        <w:rPr>
          <w:lang w:val="en-GB"/>
        </w:rPr>
      </w:pPr>
    </w:p>
    <w:p w14:paraId="6318B079" w14:textId="77777777" w:rsidR="004971B1" w:rsidRPr="006D0877" w:rsidRDefault="004971B1" w:rsidP="004971B1">
      <w:pPr>
        <w:spacing w:line="360" w:lineRule="auto"/>
        <w:outlineLvl w:val="0"/>
        <w:rPr>
          <w:b/>
          <w:lang w:val="en-GB"/>
        </w:rPr>
      </w:pPr>
      <w:r w:rsidRPr="006D0877">
        <w:rPr>
          <w:b/>
          <w:lang w:val="en-GB"/>
        </w:rPr>
        <w:t xml:space="preserve">NBAR protein in endocytosis: Amphiphysin </w:t>
      </w:r>
    </w:p>
    <w:p w14:paraId="45370605" w14:textId="7661BCAB" w:rsidR="004971B1" w:rsidRPr="006D0877" w:rsidRDefault="004971B1" w:rsidP="004971B1">
      <w:pPr>
        <w:spacing w:line="360" w:lineRule="auto"/>
        <w:rPr>
          <w:lang w:val="en-GB"/>
        </w:rPr>
      </w:pPr>
      <w:r w:rsidRPr="006D0877">
        <w:rPr>
          <w:lang w:val="en-GB"/>
        </w:rPr>
        <w:t>Two mammalian isoforms of Amphiphysins (Amph) exist. AmphI is enriched in neurons in mammals, while AmphII (Bin1) is expressed in other tissue types, with one isoform enriched in muscle T-tubule junctions</w:t>
      </w:r>
      <w:r w:rsidRPr="006D0877">
        <w:rPr>
          <w:lang w:val="en-GB"/>
        </w:rPr>
        <w:fldChar w:fldCharType="begin" w:fldLock="1"/>
      </w:r>
      <w:r w:rsidR="00062640">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et al. 2002)"},"properties":{"noteIndex":0},"schema":"https://github.com/citation-style-language/schema/raw/master/csl-citation.json"}</w:instrText>
      </w:r>
      <w:r w:rsidRPr="006D0877">
        <w:rPr>
          <w:lang w:val="en-GB"/>
        </w:rPr>
        <w:fldChar w:fldCharType="separate"/>
      </w:r>
      <w:r w:rsidR="00062640" w:rsidRPr="00062640">
        <w:rPr>
          <w:noProof/>
          <w:lang w:val="en-GB"/>
        </w:rPr>
        <w:t xml:space="preserve">(Lee </w:t>
      </w:r>
      <w:r w:rsidR="00062640" w:rsidRPr="00062640">
        <w:rPr>
          <w:i/>
          <w:noProof/>
          <w:lang w:val="en-GB"/>
        </w:rPr>
        <w:t>et al.</w:t>
      </w:r>
      <w:r w:rsidR="00062640" w:rsidRPr="00062640">
        <w:rPr>
          <w:noProof/>
          <w:lang w:val="en-GB"/>
        </w:rPr>
        <w:t>, 2002)</w:t>
      </w:r>
      <w:r w:rsidRPr="006D0877">
        <w:rPr>
          <w:lang w:val="en-GB"/>
        </w:rPr>
        <w:fldChar w:fldCharType="end"/>
      </w:r>
      <w:r w:rsidRPr="006D0877">
        <w:rPr>
          <w:lang w:val="en-GB"/>
        </w:rPr>
        <w:t>. The only Amphiphysin (d-Amph) in flies is expressed in various tissues, and enriched at muscle T-tubule junctions. The d-Amph dimer forms a coiled coil, with each BAR domain made of three long, kinked alpha-helices</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liposome tubulation activity of Amphiphysin is concentration dependent. At very high concentrations, Amphiphysin is also able to sever tubular membrane to form vesicles</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p>
    <w:p w14:paraId="6AEED584" w14:textId="77777777" w:rsidR="004971B1" w:rsidRPr="006D0877" w:rsidRDefault="004971B1" w:rsidP="004971B1">
      <w:pPr>
        <w:spacing w:line="360" w:lineRule="auto"/>
        <w:rPr>
          <w:lang w:val="en-GB"/>
        </w:rPr>
      </w:pPr>
    </w:p>
    <w:p w14:paraId="678211C7" w14:textId="77777777" w:rsidR="004971B1" w:rsidRPr="006D0877" w:rsidRDefault="004971B1" w:rsidP="004971B1">
      <w:pPr>
        <w:spacing w:line="360" w:lineRule="auto"/>
        <w:rPr>
          <w:lang w:val="en-GB"/>
        </w:rPr>
      </w:pPr>
      <w:r w:rsidRPr="006D0877">
        <w:rPr>
          <w:lang w:val="en-GB"/>
        </w:rPr>
        <w:t>Amph I and II both have BAR domains, a proline rich region, and C-terminal SH3 domain.</w:t>
      </w:r>
    </w:p>
    <w:p w14:paraId="03F0DDA2" w14:textId="6B98354B" w:rsidR="004971B1" w:rsidRPr="006D0877" w:rsidRDefault="004971B1" w:rsidP="004971B1">
      <w:pPr>
        <w:spacing w:line="360" w:lineRule="auto"/>
        <w:rPr>
          <w:lang w:val="en-GB"/>
        </w:rPr>
      </w:pPr>
      <w:r w:rsidRPr="006D0877">
        <w:rPr>
          <w:lang w:val="en-GB"/>
        </w:rPr>
        <w:t xml:space="preserve">Amphiphysin I, but likely not II binds clathrin and its </w:t>
      </w:r>
      <w:commentRangeStart w:id="35"/>
      <w:r w:rsidRPr="006D0877">
        <w:rPr>
          <w:lang w:val="en-GB"/>
        </w:rPr>
        <w:t>adaptors</w:t>
      </w:r>
      <w:commentRangeEnd w:id="35"/>
      <w:r w:rsidRPr="006D0877">
        <w:rPr>
          <w:rStyle w:val="CommentReference"/>
          <w:sz w:val="24"/>
          <w:szCs w:val="24"/>
          <w:lang w:val="en-GB"/>
        </w:rPr>
        <w:commentReference w:id="35"/>
      </w:r>
      <w:r w:rsidRPr="006D0877">
        <w:rPr>
          <w:lang w:val="en-GB"/>
        </w:rPr>
        <w:fldChar w:fldCharType="begin" w:fldLock="1"/>
      </w:r>
      <w:r w:rsidR="00062640">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Razzaq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and can polymerize clathrin into invaginated lattices in a BAR domain dependent manner</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hile </w:t>
      </w:r>
      <w:commentRangeStart w:id="36"/>
      <w:r w:rsidRPr="006D0877">
        <w:rPr>
          <w:lang w:val="en-GB"/>
        </w:rPr>
        <w:t xml:space="preserve">both </w:t>
      </w:r>
      <w:commentRangeEnd w:id="36"/>
      <w:r w:rsidRPr="006D0877">
        <w:rPr>
          <w:rStyle w:val="CommentReference"/>
          <w:sz w:val="24"/>
          <w:szCs w:val="24"/>
          <w:lang w:val="en-GB"/>
        </w:rPr>
        <w:commentReference w:id="36"/>
      </w:r>
      <w:r w:rsidRPr="006D0877">
        <w:rPr>
          <w:lang w:val="en-GB"/>
        </w:rPr>
        <w:t>bind dynamin, and the lipid phosphatase Synaptojanin</w:t>
      </w:r>
      <w:r w:rsidRPr="006D0877">
        <w:rPr>
          <w:lang w:val="en-GB"/>
        </w:rPr>
        <w:fldChar w:fldCharType="begin" w:fldLock="1"/>
      </w:r>
      <w:r w:rsidR="00062640">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et al. 1999)"},"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1999)</w:t>
      </w:r>
      <w:r w:rsidRPr="006D0877">
        <w:rPr>
          <w:lang w:val="en-GB"/>
        </w:rPr>
        <w:fldChar w:fldCharType="end"/>
      </w:r>
      <w:r w:rsidRPr="006D0877">
        <w:rPr>
          <w:lang w:val="en-GB"/>
        </w:rPr>
        <w:t>.</w:t>
      </w:r>
    </w:p>
    <w:p w14:paraId="4A733743" w14:textId="77777777" w:rsidR="004971B1" w:rsidRPr="006D0877" w:rsidRDefault="004971B1" w:rsidP="004971B1">
      <w:pPr>
        <w:spacing w:line="360" w:lineRule="auto"/>
        <w:rPr>
          <w:lang w:val="en-GB"/>
        </w:rPr>
      </w:pPr>
    </w:p>
    <w:p w14:paraId="411BF402" w14:textId="77777777" w:rsidR="004971B1" w:rsidRPr="006D0877" w:rsidRDefault="004971B1" w:rsidP="004971B1">
      <w:pPr>
        <w:spacing w:line="360" w:lineRule="auto"/>
        <w:outlineLvl w:val="0"/>
        <w:rPr>
          <w:lang w:val="en-GB"/>
        </w:rPr>
      </w:pPr>
      <w:r w:rsidRPr="006D0877">
        <w:rPr>
          <w:b/>
          <w:lang w:val="en-GB"/>
        </w:rPr>
        <w:t xml:space="preserve">NBAR protein in endocytosis: Endophilin </w:t>
      </w:r>
    </w:p>
    <w:p w14:paraId="686CD56E" w14:textId="4BBCF602" w:rsidR="004971B1" w:rsidRPr="006D0877" w:rsidRDefault="004971B1" w:rsidP="004971B1">
      <w:pPr>
        <w:spacing w:line="360" w:lineRule="auto"/>
        <w:rPr>
          <w:lang w:val="en-GB"/>
        </w:rPr>
      </w:pPr>
      <w:r w:rsidRPr="006D0877">
        <w:rPr>
          <w:lang w:val="en-GB"/>
        </w:rPr>
        <w:t xml:space="preserve">Endophilins </w:t>
      </w:r>
      <w:commentRangeStart w:id="37"/>
      <w:r w:rsidRPr="006D0877">
        <w:rPr>
          <w:lang w:val="en-GB"/>
        </w:rPr>
        <w:t xml:space="preserve">A1-A3 </w:t>
      </w:r>
      <w:commentRangeEnd w:id="37"/>
      <w:r w:rsidRPr="006D0877">
        <w:rPr>
          <w:rStyle w:val="CommentReference"/>
          <w:sz w:val="24"/>
          <w:szCs w:val="24"/>
          <w:lang w:val="en-GB"/>
        </w:rPr>
        <w:commentReference w:id="37"/>
      </w:r>
      <w:r w:rsidRPr="006D0877">
        <w:rPr>
          <w:lang w:val="en-GB"/>
        </w:rPr>
        <w:t xml:space="preserve">(EndoA) were discovered as SH3 domain containing proteins </w:t>
      </w:r>
      <w:r w:rsidRPr="006D0877">
        <w:rPr>
          <w:lang w:val="en-GB"/>
        </w:rPr>
        <w:fldChar w:fldCharType="begin" w:fldLock="1"/>
      </w:r>
      <w:r w:rsidR="00062640">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Giachino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that co-localized with dynamin, and interacted with Synaptojanin</w:t>
      </w:r>
      <w:r w:rsidRPr="006D0877">
        <w:rPr>
          <w:lang w:val="en-GB"/>
        </w:rPr>
        <w:fldChar w:fldCharType="begin" w:fldLock="1"/>
      </w:r>
      <w:r w:rsidR="00062640">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Ringstad, Nemoto and De Camilli, 1997)</w:t>
      </w:r>
      <w:r w:rsidRPr="006D0877">
        <w:rPr>
          <w:lang w:val="en-GB"/>
        </w:rPr>
        <w:fldChar w:fldCharType="end"/>
      </w:r>
      <w:r w:rsidRPr="006D0877">
        <w:rPr>
          <w:lang w:val="en-GB"/>
        </w:rPr>
        <w:t xml:space="preserve"> and amphiphysin</w:t>
      </w:r>
      <w:r w:rsidRPr="006D0877">
        <w:rPr>
          <w:lang w:val="en-GB"/>
        </w:rPr>
        <w:fldChar w:fldCharType="begin" w:fldLock="1"/>
      </w:r>
      <w:r w:rsidR="00062640">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Micheva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all already identified as important regulators of synaptic vesicle recycling by endocytosis. A second mammalian protein was later discovered as related to endophilin, and termed EndophilinB (EndoB). </w:t>
      </w:r>
      <w:commentRangeStart w:id="38"/>
      <w:r w:rsidRPr="006D0877">
        <w:rPr>
          <w:lang w:val="en-GB"/>
        </w:rPr>
        <w:t>Other sequenced eukaryotes</w:t>
      </w:r>
      <w:commentRangeEnd w:id="38"/>
      <w:r w:rsidRPr="006D0877">
        <w:rPr>
          <w:rStyle w:val="CommentReference"/>
          <w:sz w:val="24"/>
          <w:szCs w:val="24"/>
          <w:lang w:val="en-GB"/>
        </w:rPr>
        <w:commentReference w:id="38"/>
      </w:r>
      <w:r w:rsidRPr="006D0877">
        <w:rPr>
          <w:lang w:val="en-GB"/>
        </w:rPr>
        <w:t xml:space="preserve"> have a single isoform of EndoA and B.</w:t>
      </w:r>
    </w:p>
    <w:p w14:paraId="3244BB99" w14:textId="77777777" w:rsidR="004971B1" w:rsidRPr="006D0877" w:rsidRDefault="004971B1" w:rsidP="004971B1">
      <w:pPr>
        <w:spacing w:line="360" w:lineRule="auto"/>
        <w:rPr>
          <w:lang w:val="en-GB"/>
        </w:rPr>
      </w:pPr>
    </w:p>
    <w:p w14:paraId="11DD9FDF" w14:textId="5D1A2A5C" w:rsidR="004971B1" w:rsidRPr="006D0877" w:rsidRDefault="004971B1" w:rsidP="004971B1">
      <w:pPr>
        <w:spacing w:line="360" w:lineRule="auto"/>
        <w:rPr>
          <w:lang w:val="en-GB"/>
        </w:rPr>
      </w:pPr>
      <w:r w:rsidRPr="006D0877">
        <w:rPr>
          <w:lang w:val="en-GB"/>
        </w:rPr>
        <w:t>EndoA1 isoform is found in neurons, EndoA2 is expressed ubiquitously, and EndoA3 is enriched in the brain and testes. All three are found at presynaptic membranes. Crystal structure of EndoA1 shows the same overall structure as that of amphiphysin, with an additional amphiphatic helix similar to the N-helix, located at the centre of the crescent-shaped dimer</w:t>
      </w:r>
      <w:r w:rsidRPr="006D0877">
        <w:rPr>
          <w:lang w:val="en-GB"/>
        </w:rPr>
        <w:fldChar w:fldCharType="begin" w:fldLock="1"/>
      </w:r>
      <w:r w:rsidR="00062640">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00062640" w:rsidRPr="00062640">
        <w:rPr>
          <w:noProof/>
          <w:lang w:val="en-GB"/>
        </w:rPr>
        <w:t>(Weissenhorn, 2005; Jennifer L Gallop, 2006)</w:t>
      </w:r>
      <w:r w:rsidRPr="006D0877">
        <w:rPr>
          <w:lang w:val="en-GB"/>
        </w:rPr>
        <w:fldChar w:fldCharType="end"/>
      </w:r>
      <w:r w:rsidRPr="006D0877">
        <w:rPr>
          <w:lang w:val="en-GB"/>
        </w:rPr>
        <w:t xml:space="preserve">. This helix is thought to insert into the membrane in the same way as the N- helix, potentially inducing </w:t>
      </w:r>
      <w:commentRangeStart w:id="39"/>
      <w:r w:rsidRPr="006D0877">
        <w:rPr>
          <w:lang w:val="en-GB"/>
        </w:rPr>
        <w:t xml:space="preserve">faster </w:t>
      </w:r>
      <w:commentRangeEnd w:id="39"/>
      <w:r w:rsidRPr="006D0877">
        <w:rPr>
          <w:rStyle w:val="CommentReference"/>
          <w:sz w:val="24"/>
          <w:szCs w:val="24"/>
          <w:lang w:val="en-GB"/>
        </w:rPr>
        <w:commentReference w:id="39"/>
      </w:r>
      <w:r w:rsidRPr="006D0877">
        <w:rPr>
          <w:lang w:val="en-GB"/>
        </w:rPr>
        <w:t xml:space="preserve">tubulation of membranes. EndoA1 and 2 may interact with calcium </w:t>
      </w:r>
      <w:r w:rsidRPr="006D0877">
        <w:rPr>
          <w:lang w:val="en-GB"/>
        </w:rPr>
        <w:lastRenderedPageBreak/>
        <w:t>channels at synapses, and may be involved in lipid modification</w:t>
      </w:r>
      <w:r w:rsidRPr="006D0877">
        <w:rPr>
          <w:lang w:val="en-GB"/>
        </w:rPr>
        <w:fldChar w:fldCharType="begin" w:fldLock="1"/>
      </w:r>
      <w:r w:rsidR="00062640">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00062640" w:rsidRPr="00062640">
        <w:rPr>
          <w:noProof/>
          <w:lang w:val="en-GB"/>
        </w:rPr>
        <w:t>(Huttner and Schmidt, 2000; Gallop, Butler and McMahon, 2005)</w:t>
      </w:r>
      <w:r w:rsidRPr="006D0877">
        <w:rPr>
          <w:lang w:val="en-GB"/>
        </w:rPr>
        <w:fldChar w:fldCharType="end"/>
      </w:r>
      <w:r w:rsidRPr="006D0877">
        <w:rPr>
          <w:lang w:val="en-GB"/>
        </w:rPr>
        <w:t>, suggesting different roles for the two BAR domain proteins in membrane interaction. Endophilin interacts with dynamin, NWASP and Synaptojanin proteins via its SH3 domain</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Hohendahl et al. 2017; Cestra et al. 1999; Otsuki, Itoh, and Takenawa 2003)"},"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xml:space="preserve">, 1999; Otsuki, Itoh and Takenawa, 2003; Hohendahl </w:t>
      </w:r>
      <w:r w:rsidR="00062640" w:rsidRPr="00062640">
        <w:rPr>
          <w:i/>
          <w:noProof/>
          <w:lang w:val="en-GB"/>
        </w:rPr>
        <w:t>et al.</w:t>
      </w:r>
      <w:r w:rsidR="00062640" w:rsidRPr="00062640">
        <w:rPr>
          <w:noProof/>
          <w:lang w:val="en-GB"/>
        </w:rPr>
        <w:t>, 2017)</w:t>
      </w:r>
      <w:r w:rsidRPr="006D0877">
        <w:rPr>
          <w:lang w:val="en-GB"/>
        </w:rPr>
        <w:fldChar w:fldCharType="end"/>
      </w:r>
    </w:p>
    <w:p w14:paraId="7E4AE5D4" w14:textId="77777777" w:rsidR="004971B1" w:rsidRPr="006D0877" w:rsidRDefault="004971B1" w:rsidP="004971B1">
      <w:pPr>
        <w:widowControl w:val="0"/>
        <w:autoSpaceDE w:val="0"/>
        <w:autoSpaceDN w:val="0"/>
        <w:adjustRightInd w:val="0"/>
        <w:spacing w:after="240" w:line="360" w:lineRule="auto"/>
        <w:rPr>
          <w:lang w:val="en-GB"/>
        </w:rPr>
      </w:pPr>
    </w:p>
    <w:p w14:paraId="1A600295" w14:textId="77777777" w:rsidR="004971B1" w:rsidRPr="006D0877" w:rsidRDefault="004971B1" w:rsidP="004971B1">
      <w:pPr>
        <w:spacing w:line="360" w:lineRule="auto"/>
        <w:outlineLvl w:val="0"/>
        <w:rPr>
          <w:b/>
          <w:lang w:val="en-GB"/>
        </w:rPr>
      </w:pPr>
      <w:r w:rsidRPr="006D0877">
        <w:rPr>
          <w:b/>
          <w:lang w:val="en-GB"/>
        </w:rPr>
        <w:t>NBAR protein in yeast endocytosis: Rvs167/161 (Rvs)</w:t>
      </w:r>
    </w:p>
    <w:p w14:paraId="704FDEAD" w14:textId="437D97FE" w:rsidR="004971B1" w:rsidRPr="006D0877" w:rsidRDefault="004971B1" w:rsidP="004971B1">
      <w:pPr>
        <w:spacing w:line="360" w:lineRule="auto"/>
        <w:rPr>
          <w:lang w:val="en-GB"/>
        </w:rPr>
      </w:pPr>
      <w:r w:rsidRPr="006D0877">
        <w:rPr>
          <w:lang w:val="en-GB"/>
        </w:rPr>
        <w:t>RVS167 and RVS161 (reduced viability upon starvation) genes were discovered in a screen that tested for survival under starvation conditions</w:t>
      </w:r>
      <w:r w:rsidRPr="006D0877">
        <w:rPr>
          <w:lang w:val="en-GB"/>
        </w:rPr>
        <w:fldChar w:fldCharType="begin" w:fldLock="1"/>
      </w:r>
      <w:r w:rsidR="00062640">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et al. 1991)"},"properties":{"noteIndex":0},"schema":"https://github.com/citation-style-language/schema/raw/master/csl-citation.json"}</w:instrText>
      </w:r>
      <w:r w:rsidRPr="006D0877">
        <w:rPr>
          <w:lang w:val="en-GB"/>
        </w:rPr>
        <w:fldChar w:fldCharType="separate"/>
      </w:r>
      <w:r w:rsidR="00062640" w:rsidRPr="00062640">
        <w:rPr>
          <w:noProof/>
          <w:lang w:val="en-GB"/>
        </w:rPr>
        <w:t xml:space="preserve">(Crouzet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Rvs167 and Rvs161 are both NBAR domain proteins that are thought to form obligate heterodimeric complexes (Rvs) </w:t>
      </w:r>
      <w:r w:rsidRPr="006D0877">
        <w:rPr>
          <w:i/>
          <w:lang w:val="en-GB"/>
        </w:rPr>
        <w:t>in-vivo</w:t>
      </w:r>
      <w:r w:rsidRPr="006D0877">
        <w:rPr>
          <w:lang w:val="en-GB"/>
        </w:rPr>
        <w:fldChar w:fldCharType="begin" w:fldLock="1"/>
      </w:r>
      <w:r w:rsidR="00062640">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plainTextFormattedCitation":"(Pierre Sivadon, Crouzet and Aigle, 1997; Lombardi and Riezman, 2001)","previouslyFormattedCitation":"(Lombardi and Riezman 2001; 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ierre Sivadon, Crouzet and Aigle, 1997; Lombardi and Riezman, 2001)</w:t>
      </w:r>
      <w:r w:rsidRPr="006D0877">
        <w:rPr>
          <w:lang w:val="en-GB"/>
        </w:rPr>
        <w:fldChar w:fldCharType="end"/>
      </w:r>
      <w:r w:rsidRPr="006D0877">
        <w:rPr>
          <w:lang w:val="en-GB"/>
        </w:rPr>
        <w:t xml:space="preserve">. </w:t>
      </w:r>
      <w:commentRangeStart w:id="40"/>
      <w:r w:rsidRPr="006D0877">
        <w:rPr>
          <w:lang w:val="en-GB"/>
        </w:rPr>
        <w:t xml:space="preserve">Although there is evidence of heterodimerization: loss of one destabilizes the other, deletion phenotypes of Rvs167 is the same as that of Rvs161, and FCCS measurements indicate that they dimerize </w:t>
      </w:r>
      <w:r w:rsidRPr="006D0877">
        <w:rPr>
          <w:lang w:val="en-GB"/>
        </w:rPr>
        <w:fldChar w:fldCharType="begin" w:fldLock="1"/>
      </w:r>
      <w:r w:rsidR="00062640">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plainTextFormattedCitation":"(Lombardi and Riezman, 2001; Kaksonen, Toret and Drubin, 2005; Boeke et al., 2014)","previouslyFormattedCitation":"(Boeke et al. 2014; Lombardi and Riezman 2001; 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 xml:space="preserve">(Lombardi and Riezman, 2001; Kaksonen, Toret and Drubin, 2005; Boeke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it has also been reported that Rvs161 has some functions that do not match that of Rvs167.</w:t>
      </w:r>
      <w:commentRangeEnd w:id="40"/>
      <w:r w:rsidRPr="006D0877">
        <w:rPr>
          <w:rStyle w:val="CommentReference"/>
          <w:sz w:val="24"/>
          <w:szCs w:val="24"/>
          <w:lang w:val="en-GB"/>
        </w:rPr>
        <w:commentReference w:id="40"/>
      </w:r>
      <w:r w:rsidRPr="006D0877">
        <w:rPr>
          <w:lang w:val="en-GB"/>
        </w:rPr>
        <w:t xml:space="preserve"> Rvs161 for instance, interacts with Fus2 in cell-cell fusion, while Rvs167 does not</w:t>
      </w:r>
      <w:r w:rsidRPr="006D0877">
        <w:rPr>
          <w:lang w:val="en-GB"/>
        </w:rPr>
        <w:fldChar w:fldCharType="begin" w:fldLock="1"/>
      </w:r>
      <w:r w:rsidR="00062640">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00062640" w:rsidRPr="00062640">
        <w:rPr>
          <w:noProof/>
          <w:lang w:val="en-GB"/>
        </w:rPr>
        <w:t>(Brizzio, Gammie and Rose, 1998)</w:t>
      </w:r>
      <w:r w:rsidRPr="006D0877">
        <w:rPr>
          <w:lang w:val="en-GB"/>
        </w:rPr>
        <w:fldChar w:fldCharType="end"/>
      </w:r>
      <w:r w:rsidRPr="006D0877">
        <w:rPr>
          <w:lang w:val="en-GB"/>
        </w:rPr>
        <w:t xml:space="preserve">. It is </w:t>
      </w:r>
      <w:commentRangeStart w:id="41"/>
      <w:r w:rsidRPr="006D0877">
        <w:rPr>
          <w:lang w:val="en-GB"/>
        </w:rPr>
        <w:t xml:space="preserve">consistent </w:t>
      </w:r>
      <w:commentRangeEnd w:id="41"/>
      <w:r w:rsidRPr="006D0877">
        <w:rPr>
          <w:rStyle w:val="CommentReference"/>
          <w:sz w:val="24"/>
          <w:szCs w:val="24"/>
          <w:lang w:val="en-GB"/>
        </w:rPr>
        <w:commentReference w:id="41"/>
      </w:r>
      <w:r w:rsidRPr="006D0877">
        <w:rPr>
          <w:lang w:val="en-GB"/>
        </w:rPr>
        <w:t xml:space="preserve">however, that at endocytic sites the Rvs proteins function as heterodimers. </w:t>
      </w:r>
    </w:p>
    <w:p w14:paraId="431E76CD" w14:textId="77777777" w:rsidR="004971B1" w:rsidRPr="006D0877" w:rsidRDefault="004971B1" w:rsidP="004971B1">
      <w:pPr>
        <w:spacing w:line="360" w:lineRule="auto"/>
        <w:rPr>
          <w:lang w:val="en-GB"/>
        </w:rPr>
      </w:pPr>
    </w:p>
    <w:p w14:paraId="02C07C4E" w14:textId="2F4827DB" w:rsidR="004971B1" w:rsidRPr="006D0877" w:rsidRDefault="004971B1" w:rsidP="004971B1">
      <w:pPr>
        <w:spacing w:line="360" w:lineRule="auto"/>
        <w:rPr>
          <w:lang w:val="en-GB"/>
        </w:rPr>
      </w:pPr>
      <w:r w:rsidRPr="006D0877">
        <w:rPr>
          <w:lang w:val="en-GB"/>
        </w:rPr>
        <w:t>Rvs161 and Rvs167 are similar in structure at the N-terminus, both contain NBAR domains that are 42% similar, and although share 21% identity, are not interchangeable</w:t>
      </w:r>
      <w:r w:rsidRPr="006D0877">
        <w:rPr>
          <w:lang w:val="en-GB"/>
        </w:rPr>
        <w:fldChar w:fldCharType="begin" w:fldLock="1"/>
      </w:r>
      <w:r w:rsidR="00062640">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plainTextFormattedCitation":"(P Sivadon, Crouzet and Aigle, 1997)","previouslyFormattedCitation":"(P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 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Rvs deletion phenotypes can however, be </w:t>
      </w:r>
      <w:commentRangeStart w:id="42"/>
      <w:r w:rsidRPr="006D0877">
        <w:rPr>
          <w:lang w:val="en-GB"/>
        </w:rPr>
        <w:t xml:space="preserve">recapitulated </w:t>
      </w:r>
      <w:commentRangeEnd w:id="42"/>
      <w:r w:rsidRPr="006D0877">
        <w:rPr>
          <w:rStyle w:val="CommentReference"/>
          <w:sz w:val="24"/>
          <w:szCs w:val="24"/>
          <w:lang w:val="en-GB"/>
        </w:rPr>
        <w:commentReference w:id="42"/>
      </w:r>
      <w:r w:rsidRPr="006D0877">
        <w:rPr>
          <w:lang w:val="en-GB"/>
        </w:rPr>
        <w:t>by expression of the BAR domain alone</w:t>
      </w:r>
      <w:r w:rsidRPr="006D0877">
        <w:rPr>
          <w:lang w:val="en-GB"/>
        </w:rPr>
        <w:fldChar w:fldCharType="begin" w:fldLock="1"/>
      </w:r>
      <w:r w:rsidR="00062640">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ierre Sivadon, Crouzet and Aigle, 1997)</w:t>
      </w:r>
      <w:r w:rsidRPr="006D0877">
        <w:rPr>
          <w:lang w:val="en-GB"/>
        </w:rPr>
        <w:fldChar w:fldCharType="end"/>
      </w:r>
      <w:r w:rsidRPr="006D0877">
        <w:rPr>
          <w:lang w:val="en-GB"/>
        </w:rPr>
        <w:t xml:space="preserve">, suggesting that the BAR domains are the main functional unit of the complex </w:t>
      </w:r>
    </w:p>
    <w:p w14:paraId="2D6D6A0B" w14:textId="77777777" w:rsidR="004971B1" w:rsidRPr="006D0877" w:rsidRDefault="004971B1" w:rsidP="004971B1">
      <w:pPr>
        <w:spacing w:line="360" w:lineRule="auto"/>
        <w:rPr>
          <w:lang w:val="en-GB"/>
        </w:rPr>
      </w:pPr>
    </w:p>
    <w:p w14:paraId="5989FA32" w14:textId="77777777" w:rsidR="004971B1" w:rsidRPr="006D0877" w:rsidRDefault="004971B1" w:rsidP="004971B1">
      <w:pPr>
        <w:spacing w:line="360" w:lineRule="auto"/>
        <w:jc w:val="center"/>
        <w:rPr>
          <w:lang w:val="en-GB"/>
        </w:rPr>
      </w:pPr>
      <w:r w:rsidRPr="006D0877">
        <w:rPr>
          <w:noProof/>
          <w:lang w:val="en-GB" w:eastAsia="en-GB"/>
        </w:rPr>
        <w:lastRenderedPageBreak/>
        <w:drawing>
          <wp:inline distT="0" distB="0" distL="0" distR="0" wp14:anchorId="707ADDD5" wp14:editId="349D35EE">
            <wp:extent cx="1839076" cy="3558186"/>
            <wp:effectExtent l="4127" t="0" r="0" b="0"/>
            <wp:docPr id="11" name="Picture 11" descr="../../figures/rvs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rvs_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839076" cy="3558186"/>
                    </a:xfrm>
                    <a:prstGeom prst="rect">
                      <a:avLst/>
                    </a:prstGeom>
                    <a:noFill/>
                    <a:ln>
                      <a:noFill/>
                    </a:ln>
                  </pic:spPr>
                </pic:pic>
              </a:graphicData>
            </a:graphic>
          </wp:inline>
        </w:drawing>
      </w:r>
    </w:p>
    <w:p w14:paraId="1D50249C" w14:textId="77777777" w:rsidR="004971B1" w:rsidRPr="006D0877" w:rsidRDefault="004971B1" w:rsidP="004971B1">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Rvs complex based on Amphiphysin structure. </w:t>
      </w:r>
    </w:p>
    <w:p w14:paraId="26994359" w14:textId="77777777" w:rsidR="004971B1" w:rsidRPr="006D0877" w:rsidRDefault="004971B1" w:rsidP="004971B1">
      <w:pPr>
        <w:spacing w:line="360" w:lineRule="auto"/>
        <w:ind w:left="1440"/>
        <w:rPr>
          <w:b/>
          <w:lang w:val="en-GB"/>
        </w:rPr>
      </w:pPr>
      <w:r w:rsidRPr="006D0877">
        <w:rPr>
          <w:b/>
          <w:lang w:val="en-GB"/>
        </w:rPr>
        <w:t>Rvs167 in yellow, Rvs161 in cyan</w:t>
      </w:r>
    </w:p>
    <w:p w14:paraId="60B97C88" w14:textId="77777777" w:rsidR="004971B1" w:rsidRPr="006D0877" w:rsidRDefault="004971B1" w:rsidP="004971B1">
      <w:pPr>
        <w:spacing w:line="360" w:lineRule="auto"/>
        <w:rPr>
          <w:lang w:val="en-GB"/>
        </w:rPr>
      </w:pPr>
    </w:p>
    <w:p w14:paraId="46EB4705" w14:textId="77777777" w:rsidR="004971B1" w:rsidRPr="006D0877" w:rsidRDefault="004971B1" w:rsidP="004971B1">
      <w:pPr>
        <w:spacing w:line="360" w:lineRule="auto"/>
        <w:rPr>
          <w:lang w:val="en-GB"/>
        </w:rPr>
      </w:pPr>
    </w:p>
    <w:p w14:paraId="4B106DF2" w14:textId="77777777" w:rsidR="004971B1" w:rsidRPr="006D0877" w:rsidRDefault="004971B1" w:rsidP="004971B1">
      <w:pPr>
        <w:spacing w:line="360" w:lineRule="auto"/>
        <w:rPr>
          <w:lang w:val="en-GB"/>
        </w:rPr>
      </w:pPr>
    </w:p>
    <w:p w14:paraId="5056C2AA" w14:textId="77777777" w:rsidR="004971B1" w:rsidRPr="006D0877" w:rsidRDefault="004971B1" w:rsidP="004971B1">
      <w:pPr>
        <w:spacing w:line="360" w:lineRule="auto"/>
        <w:rPr>
          <w:lang w:val="en-GB"/>
        </w:rPr>
      </w:pPr>
    </w:p>
    <w:p w14:paraId="2B76E739" w14:textId="77777777" w:rsidR="004971B1" w:rsidRPr="006D0877" w:rsidRDefault="004971B1" w:rsidP="004971B1">
      <w:pPr>
        <w:spacing w:line="360" w:lineRule="auto"/>
        <w:rPr>
          <w:lang w:val="en-GB"/>
        </w:rPr>
      </w:pPr>
    </w:p>
    <w:p w14:paraId="0B914C07" w14:textId="77777777" w:rsidR="004971B1" w:rsidRPr="006D0877" w:rsidRDefault="004971B1" w:rsidP="004971B1">
      <w:pPr>
        <w:spacing w:line="360" w:lineRule="auto"/>
        <w:rPr>
          <w:lang w:val="en-GB"/>
        </w:rPr>
      </w:pPr>
    </w:p>
    <w:p w14:paraId="601E659C" w14:textId="77777777" w:rsidR="004971B1" w:rsidRPr="006D0877" w:rsidRDefault="004971B1" w:rsidP="004971B1">
      <w:pPr>
        <w:spacing w:line="360" w:lineRule="auto"/>
        <w:rPr>
          <w:lang w:val="en-GB"/>
        </w:rPr>
      </w:pPr>
    </w:p>
    <w:p w14:paraId="092CECF0" w14:textId="77777777" w:rsidR="004971B1" w:rsidRPr="006D0877" w:rsidRDefault="004971B1" w:rsidP="004971B1">
      <w:pPr>
        <w:spacing w:line="360" w:lineRule="auto"/>
        <w:rPr>
          <w:lang w:val="en-GB"/>
        </w:rPr>
      </w:pPr>
    </w:p>
    <w:p w14:paraId="1B8A6FCF" w14:textId="77777777" w:rsidR="004971B1" w:rsidRPr="006D0877" w:rsidRDefault="004971B1" w:rsidP="004971B1">
      <w:pPr>
        <w:spacing w:line="360" w:lineRule="auto"/>
        <w:rPr>
          <w:lang w:val="en-GB"/>
        </w:rPr>
      </w:pPr>
    </w:p>
    <w:p w14:paraId="28F009A7" w14:textId="255377DC" w:rsidR="004971B1" w:rsidRPr="006D0877" w:rsidRDefault="004971B1" w:rsidP="004971B1">
      <w:pPr>
        <w:spacing w:line="360" w:lineRule="auto"/>
        <w:rPr>
          <w:lang w:val="en-GB"/>
        </w:rPr>
      </w:pPr>
      <w:r w:rsidRPr="006D0877">
        <w:rPr>
          <w:lang w:val="en-GB"/>
        </w:rPr>
        <w:t xml:space="preserve">Deletion of </w:t>
      </w:r>
      <w:commentRangeStart w:id="43"/>
      <w:r w:rsidRPr="006D0877">
        <w:rPr>
          <w:lang w:val="en-GB"/>
        </w:rPr>
        <w:t xml:space="preserve">the genes </w:t>
      </w:r>
      <w:commentRangeEnd w:id="43"/>
      <w:r w:rsidRPr="006D0877">
        <w:rPr>
          <w:rStyle w:val="CommentReference"/>
          <w:sz w:val="24"/>
          <w:szCs w:val="24"/>
          <w:lang w:val="en-GB"/>
        </w:rPr>
        <w:commentReference w:id="43"/>
      </w:r>
      <w:r w:rsidRPr="006D0877">
        <w:rPr>
          <w:lang w:val="en-GB"/>
        </w:rPr>
        <w:t>show abnormal actin morphology, confer salt sensitivity, as well as amino-acid and lipid sensitivity, and have abnormal budding pattern</w:t>
      </w:r>
      <w:r w:rsidRPr="006D0877">
        <w:rPr>
          <w:lang w:val="en-GB"/>
        </w:rPr>
        <w:fldChar w:fldCharType="begin" w:fldLock="1"/>
      </w:r>
      <w:r w:rsidR="00062640">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P Sivadon et al. 1995; Lombardi and Riezman 2001; Toume and Tani 2016; Bauer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Bauer </w:t>
      </w:r>
      <w:r w:rsidR="00062640" w:rsidRPr="00062640">
        <w:rPr>
          <w:i/>
          <w:noProof/>
          <w:lang w:val="en-GB"/>
        </w:rPr>
        <w:t>et al.</w:t>
      </w:r>
      <w:r w:rsidR="00062640" w:rsidRPr="00062640">
        <w:rPr>
          <w:noProof/>
          <w:lang w:val="en-GB"/>
        </w:rPr>
        <w:t xml:space="preserve">, 1993; Sivadon </w:t>
      </w:r>
      <w:r w:rsidR="00062640" w:rsidRPr="00062640">
        <w:rPr>
          <w:i/>
          <w:noProof/>
          <w:lang w:val="en-GB"/>
        </w:rPr>
        <w:t>et al.</w:t>
      </w:r>
      <w:r w:rsidR="00062640" w:rsidRPr="00062640">
        <w:rPr>
          <w:noProof/>
          <w:lang w:val="en-GB"/>
        </w:rPr>
        <w:t>, 1995; Lombardi and Riezman, 2001; Toume and Tani, 2016)</w:t>
      </w:r>
      <w:r w:rsidRPr="006D0877">
        <w:rPr>
          <w:lang w:val="en-GB"/>
        </w:rPr>
        <w:fldChar w:fldCharType="end"/>
      </w:r>
      <w:r w:rsidRPr="006D0877">
        <w:rPr>
          <w:lang w:val="en-GB"/>
        </w:rPr>
        <w:t xml:space="preserve">. Homology modelling has shown that the BAR domain of Rvs167 is similar to Amphiphysin and Endophilin, and is therefore also likely to function similarly to the mammalian homologues. In keeping with this theory, Rvs has been shown to tubulate liposomes </w:t>
      </w:r>
      <w:r w:rsidRPr="006D0877">
        <w:rPr>
          <w:i/>
          <w:lang w:val="en-GB"/>
        </w:rPr>
        <w:t>in-vitro</w:t>
      </w:r>
      <w:r w:rsidRPr="006D0877">
        <w:rPr>
          <w:i/>
          <w:lang w:val="en-GB"/>
        </w:rPr>
        <w:fldChar w:fldCharType="begin" w:fldLock="1"/>
      </w:r>
      <w:r w:rsidR="00062640">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et al. 2010)"},"properties":{"noteIndex":0},"schema":"https://github.com/citation-style-language/schema/raw/master/csl-citation.json"}</w:instrText>
      </w:r>
      <w:r w:rsidRPr="006D0877">
        <w:rPr>
          <w:i/>
          <w:lang w:val="en-GB"/>
        </w:rPr>
        <w:fldChar w:fldCharType="separate"/>
      </w:r>
      <w:r w:rsidR="00062640" w:rsidRPr="00062640">
        <w:rPr>
          <w:noProof/>
          <w:lang w:val="en-GB"/>
        </w:rPr>
        <w:t xml:space="preserve">(Youn </w:t>
      </w:r>
      <w:r w:rsidR="00062640" w:rsidRPr="00062640">
        <w:rPr>
          <w:i/>
          <w:noProof/>
          <w:lang w:val="en-GB"/>
        </w:rPr>
        <w:t>et al.</w:t>
      </w:r>
      <w:r w:rsidR="00062640" w:rsidRPr="00062640">
        <w:rPr>
          <w:noProof/>
          <w:lang w:val="en-GB"/>
        </w:rPr>
        <w:t>, 2010)</w:t>
      </w:r>
      <w:r w:rsidRPr="006D0877">
        <w:rPr>
          <w:i/>
          <w:lang w:val="en-GB"/>
        </w:rPr>
        <w:fldChar w:fldCharType="end"/>
      </w:r>
      <w:r w:rsidRPr="006D0877">
        <w:rPr>
          <w:lang w:val="en-GB"/>
        </w:rPr>
        <w:t xml:space="preserve">. </w:t>
      </w:r>
    </w:p>
    <w:p w14:paraId="1BAF2104" w14:textId="77777777" w:rsidR="004971B1" w:rsidRPr="006D0877" w:rsidRDefault="004971B1" w:rsidP="004971B1">
      <w:pPr>
        <w:spacing w:line="360" w:lineRule="auto"/>
        <w:rPr>
          <w:lang w:val="en-GB"/>
        </w:rPr>
      </w:pPr>
    </w:p>
    <w:p w14:paraId="289245A9" w14:textId="51F76150" w:rsidR="004971B1" w:rsidRPr="006D0877" w:rsidRDefault="004971B1" w:rsidP="004971B1">
      <w:pPr>
        <w:spacing w:line="360" w:lineRule="auto"/>
        <w:rPr>
          <w:lang w:val="en-GB"/>
        </w:rPr>
      </w:pPr>
      <w:r w:rsidRPr="006D0877">
        <w:rPr>
          <w:lang w:val="en-GB"/>
        </w:rPr>
        <w:t xml:space="preserve">Averaged centroid tracking of the Rvs complex has shown that Rvs arrives in the scission stage of endocytosis (ref). When maximum number of Rvs is recruited, that is, at peak fluorescent intensity, the centroid jumps inwards, concomitant with a sharp decay in fluorescent intensity (ref). This behavior is unique among endocytic proteins, and since similarity in structure with Amphiphysin/ Endophilin BAR domains is expected, has led to the proposition that Rvs may also form a helical scaffold on the membrane tube, whose sudden disassembly either leads to or is caused by membrane scission. The sharp movement into the cytoplasm of the Rvs centroid is then caused by </w:t>
      </w:r>
      <w:r w:rsidRPr="006D0877">
        <w:rPr>
          <w:lang w:val="en-GB"/>
        </w:rPr>
        <w:lastRenderedPageBreak/>
        <w:t>the disassembly of the scaffold, and a jump in the centroid position to the remaining Rvs on the base of the newly formed vesicle</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How Rvs is recruited to endocytic sites, and the cause of the scaffold disassembly are not known, and are the major questions addressed in this work.</w:t>
      </w:r>
    </w:p>
    <w:p w14:paraId="0E872882" w14:textId="77777777" w:rsidR="004971B1" w:rsidRPr="006D0877" w:rsidRDefault="004971B1" w:rsidP="004971B1">
      <w:pPr>
        <w:spacing w:line="360" w:lineRule="auto"/>
        <w:rPr>
          <w:lang w:val="en-GB"/>
        </w:rPr>
      </w:pPr>
    </w:p>
    <w:p w14:paraId="7229BAF8" w14:textId="77777777" w:rsidR="004971B1" w:rsidRPr="006D0877" w:rsidRDefault="004971B1" w:rsidP="004971B1">
      <w:pPr>
        <w:widowControl w:val="0"/>
        <w:autoSpaceDE w:val="0"/>
        <w:autoSpaceDN w:val="0"/>
        <w:adjustRightInd w:val="0"/>
        <w:spacing w:after="240" w:line="360" w:lineRule="auto"/>
        <w:rPr>
          <w:lang w:val="en-GB"/>
        </w:rPr>
      </w:pPr>
    </w:p>
    <w:p w14:paraId="45F6C1B1" w14:textId="77777777" w:rsidR="004971B1" w:rsidRPr="006D0877" w:rsidRDefault="004971B1" w:rsidP="004971B1">
      <w:pPr>
        <w:widowControl w:val="0"/>
        <w:autoSpaceDE w:val="0"/>
        <w:autoSpaceDN w:val="0"/>
        <w:adjustRightInd w:val="0"/>
        <w:spacing w:after="240" w:line="360" w:lineRule="auto"/>
        <w:rPr>
          <w:lang w:val="en-GB"/>
        </w:rPr>
      </w:pPr>
    </w:p>
    <w:p w14:paraId="2671780C" w14:textId="77777777" w:rsidR="004971B1" w:rsidRPr="006D0877" w:rsidRDefault="004971B1" w:rsidP="004971B1">
      <w:pPr>
        <w:widowControl w:val="0"/>
        <w:autoSpaceDE w:val="0"/>
        <w:autoSpaceDN w:val="0"/>
        <w:adjustRightInd w:val="0"/>
        <w:spacing w:after="240" w:line="360" w:lineRule="auto"/>
        <w:rPr>
          <w:lang w:val="en-GB"/>
        </w:rPr>
      </w:pPr>
    </w:p>
    <w:p w14:paraId="6A17288B" w14:textId="77777777" w:rsidR="004971B1" w:rsidRPr="006D0877" w:rsidRDefault="004971B1" w:rsidP="004971B1">
      <w:pPr>
        <w:widowControl w:val="0"/>
        <w:autoSpaceDE w:val="0"/>
        <w:autoSpaceDN w:val="0"/>
        <w:adjustRightInd w:val="0"/>
        <w:spacing w:after="240" w:line="360" w:lineRule="auto"/>
        <w:rPr>
          <w:lang w:val="en-GB"/>
        </w:rPr>
      </w:pPr>
    </w:p>
    <w:p w14:paraId="157B419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348F7F8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01BC000"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A179B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4C6764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CB3ACF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FFB4F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CEEA0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3F42CFC"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96EACB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5E4DB5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7BFAA5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EF6B09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8E224D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6AB3F2A"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2A314E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56602A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58018CE"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E447EC3" w14:textId="77777777" w:rsidR="004971B1" w:rsidRPr="006D0877" w:rsidRDefault="004971B1" w:rsidP="004971B1">
      <w:pPr>
        <w:spacing w:line="360" w:lineRule="auto"/>
        <w:rPr>
          <w:rFonts w:cs="Times"/>
          <w:color w:val="000000"/>
          <w:lang w:val="en-GB"/>
        </w:rPr>
      </w:pPr>
      <w:r w:rsidRPr="006D0877">
        <w:rPr>
          <w:rFonts w:cs="Times"/>
          <w:color w:val="000000"/>
          <w:lang w:val="en-GB"/>
        </w:rPr>
        <w:br w:type="page"/>
      </w:r>
    </w:p>
    <w:p w14:paraId="04BFD636" w14:textId="77777777" w:rsidR="004971B1" w:rsidRPr="006D0877" w:rsidRDefault="004971B1" w:rsidP="004971B1">
      <w:pPr>
        <w:widowControl w:val="0"/>
        <w:autoSpaceDE w:val="0"/>
        <w:autoSpaceDN w:val="0"/>
        <w:adjustRightInd w:val="0"/>
        <w:spacing w:after="240" w:line="360" w:lineRule="auto"/>
        <w:rPr>
          <w:rFonts w:cs="Times"/>
          <w:b/>
          <w:color w:val="000000"/>
          <w:lang w:val="en-GB"/>
        </w:rPr>
      </w:pPr>
      <w:r w:rsidRPr="006D0877">
        <w:rPr>
          <w:rFonts w:cs="Times"/>
          <w:b/>
          <w:color w:val="000000"/>
          <w:lang w:val="en-GB"/>
        </w:rPr>
        <w:lastRenderedPageBreak/>
        <w:t>Bibliography</w:t>
      </w:r>
    </w:p>
    <w:p w14:paraId="4E898126" w14:textId="77777777" w:rsidR="004971B1" w:rsidRPr="006D0877" w:rsidRDefault="004971B1" w:rsidP="004971B1">
      <w:pPr>
        <w:spacing w:line="360" w:lineRule="auto"/>
        <w:rPr>
          <w:lang w:val="en-GB"/>
        </w:rPr>
      </w:pPr>
    </w:p>
    <w:p w14:paraId="6A60A8B0" w14:textId="31BD4234" w:rsidR="00062640" w:rsidRPr="00062640" w:rsidRDefault="004971B1" w:rsidP="00062640">
      <w:pPr>
        <w:widowControl w:val="0"/>
        <w:autoSpaceDE w:val="0"/>
        <w:autoSpaceDN w:val="0"/>
        <w:adjustRightInd w:val="0"/>
        <w:spacing w:line="360" w:lineRule="auto"/>
        <w:rPr>
          <w:rFonts w:ascii="Calibri" w:eastAsia="Times New Roman" w:hAnsi="Calibri" w:cs="Times New Roman"/>
          <w:noProof/>
        </w:rPr>
      </w:pPr>
      <w:r w:rsidRPr="006D0877">
        <w:rPr>
          <w:lang w:val="en-GB"/>
        </w:rPr>
        <w:fldChar w:fldCharType="begin" w:fldLock="1"/>
      </w:r>
      <w:r w:rsidRPr="006D0877">
        <w:rPr>
          <w:lang w:val="en-GB"/>
        </w:rPr>
        <w:instrText xml:space="preserve">ADDIN Mendeley Bibliography CSL_BIBLIOGRAPHY </w:instrText>
      </w:r>
      <w:r w:rsidRPr="006D0877">
        <w:rPr>
          <w:lang w:val="en-GB"/>
        </w:rPr>
        <w:fldChar w:fldCharType="separate"/>
      </w:r>
      <w:r w:rsidR="00062640" w:rsidRPr="00062640">
        <w:rPr>
          <w:rFonts w:ascii="Calibri" w:eastAsia="Times New Roman" w:hAnsi="Calibri" w:cs="Times New Roman"/>
          <w:noProof/>
        </w:rPr>
        <w:t xml:space="preserve">Aghamohammadazadeh, S. and Ayscough, K. R. (2009) ‘Under Pressure: the Differential Requirements for Actin during Yeast and Mammalian Endocytosis’, </w:t>
      </w:r>
      <w:r w:rsidR="00062640" w:rsidRPr="00062640">
        <w:rPr>
          <w:rFonts w:ascii="Calibri" w:eastAsia="Times New Roman" w:hAnsi="Calibri" w:cs="Times New Roman"/>
          <w:i/>
          <w:iCs/>
          <w:noProof/>
        </w:rPr>
        <w:t>Nature cell biology</w:t>
      </w:r>
      <w:r w:rsidR="00062640" w:rsidRPr="00062640">
        <w:rPr>
          <w:rFonts w:ascii="Calibri" w:eastAsia="Times New Roman" w:hAnsi="Calibri" w:cs="Times New Roman"/>
          <w:noProof/>
        </w:rPr>
        <w:t>, 11(8), pp. 1039–1042. doi: 10.1038/ncb1918.</w:t>
      </w:r>
    </w:p>
    <w:p w14:paraId="1934667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41(6), pp. 1357–70. doi: 10.1083/jcb.141.6.1357.</w:t>
      </w:r>
    </w:p>
    <w:p w14:paraId="0A4CC19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3(7), pp. 2434–8. Available at: http://www.ncbi.nlm.nih.gov/pubmed/181751 (Accessed: 8 June 2018).</w:t>
      </w:r>
    </w:p>
    <w:p w14:paraId="3DABCB8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Schmid, S. (2016) ‘Membrane fission by dynamin: what we know and what we need to know’,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35(21), pp. 2270–2284. doi: 10.15252/embj.201694613.</w:t>
      </w:r>
    </w:p>
    <w:p w14:paraId="02AC7FD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062640">
        <w:rPr>
          <w:rFonts w:ascii="Calibri" w:eastAsia="Times New Roman" w:hAnsi="Calibri" w:cs="Times New Roman"/>
          <w:i/>
          <w:iCs/>
          <w:noProof/>
        </w:rPr>
        <w:t>Molecular and Cellular Biology</w:t>
      </w:r>
      <w:r w:rsidRPr="00062640">
        <w:rPr>
          <w:rFonts w:ascii="Calibri" w:eastAsia="Times New Roman" w:hAnsi="Calibri" w:cs="Times New Roman"/>
          <w:noProof/>
        </w:rPr>
        <w:t>, 13(8), pp. 5070–5084. Available at: http://www.ncbi.nlm.nih.gov/pmc/articles/PMC360159/ (Accessed: 4 August 2015).</w:t>
      </w:r>
    </w:p>
    <w:p w14:paraId="2EB14DF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062640">
        <w:rPr>
          <w:rFonts w:ascii="Calibri" w:eastAsia="Times New Roman" w:hAnsi="Calibri" w:cs="Times New Roman"/>
          <w:i/>
          <w:iCs/>
          <w:noProof/>
        </w:rPr>
        <w:t>Genetics</w:t>
      </w:r>
      <w:r w:rsidRPr="00062640">
        <w:rPr>
          <w:rFonts w:ascii="Calibri" w:eastAsia="Times New Roman" w:hAnsi="Calibri" w:cs="Times New Roman"/>
          <w:noProof/>
        </w:rPr>
        <w:t>, 134(4), pp. 1119–34. Available at: http://www.ncbi.nlm.nih.gov/pubmed/8375651 (Accessed: 2 June 2018).</w:t>
      </w:r>
    </w:p>
    <w:p w14:paraId="63090E6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itsikas, V., Corrêa, I. R. and Nichols, B. J. (2014) ‘Clathrin-independent pathways do not contribute significantly to endocytic flux’,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imited, 3, p. e03970. doi: 10.7554/eLife.03970.</w:t>
      </w:r>
    </w:p>
    <w:p w14:paraId="6D7A075D"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van der Bliek, A. M. and Meyerowrtz, E. M. (1991) ‘Dynamin-like protein encoded by the Drosophila </w:t>
      </w:r>
      <w:r w:rsidRPr="00062640">
        <w:rPr>
          <w:rFonts w:ascii="Calibri" w:eastAsia="Times New Roman" w:hAnsi="Calibri" w:cs="Times New Roman"/>
          <w:noProof/>
        </w:rPr>
        <w:lastRenderedPageBreak/>
        <w:t xml:space="preserve">shibire gene associated with vesicular traffic’, </w:t>
      </w:r>
      <w:r w:rsidRPr="00062640">
        <w:rPr>
          <w:rFonts w:ascii="Calibri" w:eastAsia="Times New Roman" w:hAnsi="Calibri" w:cs="Times New Roman"/>
          <w:i/>
          <w:iCs/>
          <w:noProof/>
        </w:rPr>
        <w:t>Nature</w:t>
      </w:r>
      <w:r w:rsidRPr="00062640">
        <w:rPr>
          <w:rFonts w:ascii="Calibri" w:eastAsia="Times New Roman" w:hAnsi="Calibri" w:cs="Times New Roman"/>
          <w:noProof/>
        </w:rPr>
        <w:t>, 351(6325), pp. 411–414. doi: 10.1038/351411a0.</w:t>
      </w:r>
    </w:p>
    <w:p w14:paraId="7D79705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eke, D., Trautmann, S., Meurer, M., Wachsmuth, M., Godlee, C., Knop, M. and Kaksonen, M. (2014) ‘Quantification of cytosolic interactions identifies Ede1 oligomers as key organizers of endocytosis’, </w:t>
      </w:r>
      <w:r w:rsidRPr="00062640">
        <w:rPr>
          <w:rFonts w:ascii="Calibri" w:eastAsia="Times New Roman" w:hAnsi="Calibri" w:cs="Times New Roman"/>
          <w:i/>
          <w:iCs/>
          <w:noProof/>
        </w:rPr>
        <w:t>Molecular Systems Biology</w:t>
      </w:r>
      <w:r w:rsidRPr="00062640">
        <w:rPr>
          <w:rFonts w:ascii="Calibri" w:eastAsia="Times New Roman" w:hAnsi="Calibri" w:cs="Times New Roman"/>
          <w:noProof/>
        </w:rPr>
        <w:t>, 10(11), pp. 756–756. doi: 10.15252/msb.20145422.</w:t>
      </w:r>
    </w:p>
    <w:p w14:paraId="36D7E00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ettner, D. R., Chi, R. J. and Lemmon, S. K. (2012) ‘Lessons from yeast for clathrin-mediated endocytosis’,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14(1), pp. 2–10. doi: 10.1038/ncb2403.</w:t>
      </w:r>
    </w:p>
    <w:p w14:paraId="12BA09F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062640">
        <w:rPr>
          <w:rFonts w:ascii="Calibri" w:eastAsia="Times New Roman" w:hAnsi="Calibri" w:cs="Times New Roman"/>
          <w:i/>
          <w:iCs/>
          <w:noProof/>
        </w:rPr>
        <w:t>Cell</w:t>
      </w:r>
      <w:r w:rsidRPr="00062640">
        <w:rPr>
          <w:rFonts w:ascii="Calibri" w:eastAsia="Times New Roman" w:hAnsi="Calibri" w:cs="Times New Roman"/>
          <w:noProof/>
        </w:rPr>
        <w:t>. Cell Press, 149(1), p. 124–136s. doi: 10.1016/J.CELL.2012.01.047.</w:t>
      </w:r>
    </w:p>
    <w:p w14:paraId="061E178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062640">
        <w:rPr>
          <w:rFonts w:ascii="Calibri" w:eastAsia="Times New Roman" w:hAnsi="Calibri" w:cs="Times New Roman"/>
          <w:i/>
          <w:iCs/>
          <w:noProof/>
        </w:rPr>
        <w:t>Current Biology</w:t>
      </w:r>
      <w:r w:rsidRPr="00062640">
        <w:rPr>
          <w:rFonts w:ascii="Calibri" w:eastAsia="Times New Roman" w:hAnsi="Calibri" w:cs="Times New Roman"/>
          <w:noProof/>
        </w:rPr>
        <w:t>. Cell Press, 24(5), pp. 548–554. doi: 10.1016/J.CUB.2014.01.048.</w:t>
      </w:r>
    </w:p>
    <w:p w14:paraId="4B78C5F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rizzio, V., Gammie, A. E. and Rose, M. D. (1998) ‘Rvs161p interacts with Fus2p to promote cell fusion in Saccharomyces cerevisia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41(3), pp. 567–84. doi: 10.1083/jcb.141.3.567.</w:t>
      </w:r>
    </w:p>
    <w:p w14:paraId="734EA81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199(4), pp. 613–22. doi: 10.1083/jcb.201207079.</w:t>
      </w:r>
    </w:p>
    <w:p w14:paraId="2B931F4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erveny, K. L., Tamura, Y., Zhang, Z., Jensen, R. E. and Sesaki, H. (2007) ‘Regulation of mitochondrial fusion and division’, </w:t>
      </w:r>
      <w:r w:rsidRPr="00062640">
        <w:rPr>
          <w:rFonts w:ascii="Calibri" w:eastAsia="Times New Roman" w:hAnsi="Calibri" w:cs="Times New Roman"/>
          <w:i/>
          <w:iCs/>
          <w:noProof/>
        </w:rPr>
        <w:t>Trends in Cell Biology</w:t>
      </w:r>
      <w:r w:rsidRPr="00062640">
        <w:rPr>
          <w:rFonts w:ascii="Calibri" w:eastAsia="Times New Roman" w:hAnsi="Calibri" w:cs="Times New Roman"/>
          <w:noProof/>
        </w:rPr>
        <w:t>. Elsevier Current Trends, 17(11), pp. 563–569. doi: 10.1016/J.TCB.2007.08.006.</w:t>
      </w:r>
    </w:p>
    <w:p w14:paraId="46246F3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estra, G., Castagnoli, L., Dente, L., Minenkova, O., Petrelli, A., Migone, N., Hoffmüller, U., Schneider-Mergener, J. and Cesareni, G. (1999) ‘The SH3 domains of endophilin and amphiphysin bind to the proline-rich region of synaptojanin 1 at distinct sites that display an unconventional binding specificity.’,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74(45), pp. 32001–7. doi: 10.1074/JBC.274.45.32001.</w:t>
      </w:r>
    </w:p>
    <w:p w14:paraId="7ECB6B3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endocytosi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351(6327), pp. 583–586. doi: 10.1038/351583a0.</w:t>
      </w:r>
    </w:p>
    <w:p w14:paraId="5CDC2B5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062640">
        <w:rPr>
          <w:rFonts w:ascii="Calibri" w:eastAsia="Times New Roman" w:hAnsi="Calibri" w:cs="Times New Roman"/>
          <w:i/>
          <w:iCs/>
          <w:noProof/>
        </w:rPr>
        <w:t>Yeast (Chichester, England)</w:t>
      </w:r>
      <w:r w:rsidRPr="00062640">
        <w:rPr>
          <w:rFonts w:ascii="Calibri" w:eastAsia="Times New Roman" w:hAnsi="Calibri" w:cs="Times New Roman"/>
          <w:noProof/>
        </w:rPr>
        <w:t xml:space="preserve">, </w:t>
      </w:r>
      <w:r w:rsidRPr="00062640">
        <w:rPr>
          <w:rFonts w:ascii="Calibri" w:eastAsia="Times New Roman" w:hAnsi="Calibri" w:cs="Times New Roman"/>
          <w:noProof/>
        </w:rPr>
        <w:lastRenderedPageBreak/>
        <w:t>7(7), pp. 727–43. doi: 10.1002/yea.320070708.</w:t>
      </w:r>
    </w:p>
    <w:p w14:paraId="0576874A"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93(1), pp. 331–5. doi: 10.1073/PNAS.93.1.331.</w:t>
      </w:r>
    </w:p>
    <w:p w14:paraId="2F30D29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Dmitrieff, S. and Nédélec, F. (2015) ‘Membrane Mechanics of Endocytosis in Cells with Turgor’, </w:t>
      </w:r>
      <w:r w:rsidRPr="00062640">
        <w:rPr>
          <w:rFonts w:ascii="Calibri" w:eastAsia="Times New Roman" w:hAnsi="Calibri" w:cs="Times New Roman"/>
          <w:i/>
          <w:iCs/>
          <w:noProof/>
        </w:rPr>
        <w:t>PLoS Comput Biol</w:t>
      </w:r>
      <w:r w:rsidRPr="00062640">
        <w:rPr>
          <w:rFonts w:ascii="Calibri" w:eastAsia="Times New Roman" w:hAnsi="Calibri" w:cs="Times New Roman"/>
          <w:noProof/>
        </w:rPr>
        <w:t>, 11(10), p. e1004538. doi: 10.1371/journal.pcbi.1004538.</w:t>
      </w:r>
    </w:p>
    <w:p w14:paraId="7F0BA0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9(24), pp. 7788–91. Available at: http://www.ncbi.nlm.nih.gov/pubmed/6818548 (Accessed: 8 June 2018).</w:t>
      </w:r>
    </w:p>
    <w:p w14:paraId="7C27B02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arsad, K., Ringstad, N., Takei, K., Floyd, S. R., Rose, K. and De Camilli, P. (2001) ‘Generation of high curvature membranes mediated by direct endophilin bilayer interaction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55(2), pp. 193–200. doi: 10.1083/jcb.200107075.</w:t>
      </w:r>
    </w:p>
    <w:p w14:paraId="199DAEE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062640">
        <w:rPr>
          <w:rFonts w:ascii="Calibri" w:eastAsia="Times New Roman" w:hAnsi="Calibri" w:cs="Times New Roman"/>
          <w:i/>
          <w:iCs/>
          <w:noProof/>
        </w:rPr>
        <w:t>Developmental Cell</w:t>
      </w:r>
      <w:r w:rsidRPr="00062640">
        <w:rPr>
          <w:rFonts w:ascii="Calibri" w:eastAsia="Times New Roman" w:hAnsi="Calibri" w:cs="Times New Roman"/>
          <w:noProof/>
        </w:rPr>
        <w:t>, 17(6), pp. 811–822. doi: 10.1016/j.devcel.2009.11.005.</w:t>
      </w:r>
    </w:p>
    <w:p w14:paraId="514B623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riend, D. S. and Farquhar, M. G. (1967) ‘Functions of coated vesicles during protein absorption in the rat vas deferen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35(2), pp. 357–76. doi: 10.1083/JCB.35.2.357.</w:t>
      </w:r>
    </w:p>
    <w:p w14:paraId="54043F8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17(3), pp. 1306–1321. doi: 10.1091/mbc.E05-06-0476.</w:t>
      </w:r>
    </w:p>
    <w:p w14:paraId="4205426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allop, J. L., Butler, P. J. G. and McMahon, H. T. (2005) ‘Endophilin and CtBP/BARS are not acyl transferases in endocytosis or Golgi fission’,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438(7068), pp. 675–678. doi: 10.1038/nature04136.</w:t>
      </w:r>
    </w:p>
    <w:p w14:paraId="5ED1640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iachino, C., Lantelme, E., Lanzetti, L., Saccone, S., Valle, G. Della and Migone, N. (1997) ‘A Novel SH3-Containing Human Gene Family Preferentially Expressed in the Central Nervous System’, </w:t>
      </w:r>
      <w:r w:rsidRPr="00062640">
        <w:rPr>
          <w:rFonts w:ascii="Calibri" w:eastAsia="Times New Roman" w:hAnsi="Calibri" w:cs="Times New Roman"/>
          <w:i/>
          <w:iCs/>
          <w:noProof/>
        </w:rPr>
        <w:t>Genomics</w:t>
      </w:r>
      <w:r w:rsidRPr="00062640">
        <w:rPr>
          <w:rFonts w:ascii="Calibri" w:eastAsia="Times New Roman" w:hAnsi="Calibri" w:cs="Times New Roman"/>
          <w:noProof/>
        </w:rPr>
        <w:t>. Academic Press, 41(3), pp. 427–434. doi: 10.1006/GENO.1997.4645.</w:t>
      </w:r>
    </w:p>
    <w:p w14:paraId="21F6342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oldstein, J. L. and Brown, M. S. (1973) ‘Familial hypercholesterolemia: identification of a defect in </w:t>
      </w:r>
      <w:r w:rsidRPr="00062640">
        <w:rPr>
          <w:rFonts w:ascii="Calibri" w:eastAsia="Times New Roman" w:hAnsi="Calibri" w:cs="Times New Roman"/>
          <w:noProof/>
        </w:rPr>
        <w:lastRenderedPageBreak/>
        <w:t xml:space="preserve">the regulation of 3-hydroxy-3-methylglutaryl coenzyme A reductase activity associated with overproduction of cholesterol.’,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0(10), pp. 2804–8. Available at: http://www.ncbi.nlm.nih.gov/pubmed/4355366 (Accessed: 8 June 2018).</w:t>
      </w:r>
    </w:p>
    <w:p w14:paraId="7D3AD7E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062640">
        <w:rPr>
          <w:rFonts w:ascii="Calibri" w:eastAsia="Times New Roman" w:hAnsi="Calibri" w:cs="Times New Roman"/>
          <w:i/>
          <w:iCs/>
          <w:noProof/>
        </w:rPr>
        <w:t>European Journal of Cell Biology</w:t>
      </w:r>
      <w:r w:rsidRPr="00062640">
        <w:rPr>
          <w:rFonts w:ascii="Calibri" w:eastAsia="Times New Roman" w:hAnsi="Calibri" w:cs="Times New Roman"/>
          <w:noProof/>
        </w:rPr>
        <w:t>. Urban &amp; Fischer, 96(2), pp. 182–197. doi: 10.1016/J.EJCB.2017.02.004.</w:t>
      </w:r>
    </w:p>
    <w:p w14:paraId="557A047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2(20), pp. 13419–13425. doi: 10.1074/jbc.272.20.13419.</w:t>
      </w:r>
    </w:p>
    <w:p w14:paraId="450B69E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ant, B. and Hirsh, D. (1999) ‘Receptor-mediated endocytosis in the Caenorhabditis elegans oocyte.’,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10(12), pp. 4311–26. Available at: http://www.ncbi.nlm.nih.gov/pubmed/10588660 (Accessed: 2 June 2018).</w:t>
      </w:r>
    </w:p>
    <w:p w14:paraId="61EAC71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062640">
        <w:rPr>
          <w:rFonts w:ascii="Calibri" w:eastAsia="Times New Roman" w:hAnsi="Calibri" w:cs="Times New Roman"/>
          <w:i/>
          <w:iCs/>
          <w:noProof/>
        </w:rPr>
        <w:t>Molec. gen. Genet</w:t>
      </w:r>
      <w:r w:rsidRPr="00062640">
        <w:rPr>
          <w:rFonts w:ascii="Calibri" w:eastAsia="Times New Roman" w:hAnsi="Calibri" w:cs="Times New Roman"/>
          <w:noProof/>
        </w:rPr>
        <w:t>, 120, pp. 107–114. Available at: https://link.springer.com/content/pdf/10.1007%2FBF00267238.pdf (Accessed: 6 June 2018).</w:t>
      </w:r>
    </w:p>
    <w:p w14:paraId="06E4A71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European Molecular Biology Organization, 21(4), pp. 602–14. doi: 10.1093/EMBOJ/21.4.602.</w:t>
      </w:r>
    </w:p>
    <w:p w14:paraId="0CEA8F6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emmaplardh, D. and Morgan, E. H. (1976) ‘Transferrin uptake and release by reticulocytes treated with proteolytic enzymes and neuraminidase’, </w:t>
      </w:r>
      <w:r w:rsidRPr="00062640">
        <w:rPr>
          <w:rFonts w:ascii="Calibri" w:eastAsia="Times New Roman" w:hAnsi="Calibri" w:cs="Times New Roman"/>
          <w:i/>
          <w:iCs/>
          <w:noProof/>
        </w:rPr>
        <w:t>Biochimica et Biophysica Acta (BBA) - Biomembranes</w:t>
      </w:r>
      <w:r w:rsidRPr="00062640">
        <w:rPr>
          <w:rFonts w:ascii="Calibri" w:eastAsia="Times New Roman" w:hAnsi="Calibri" w:cs="Times New Roman"/>
          <w:noProof/>
        </w:rPr>
        <w:t>. Elsevier, 426(3), pp. 385–398. doi: 10.1016/0005-2736(76)90384-9.</w:t>
      </w:r>
    </w:p>
    <w:p w14:paraId="1D8CDDF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euser, J. E. and Reese, T. S. (1973) ‘Evidence for recycling of synaptic vesicle membrane during transmitter release at the frog neuromuscular junction.’,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57(2), pp. 315–44. Available at: http://www.ncbi.nlm.nih.gov/pubmed/4348786 (Accessed: 2 June 2018).</w:t>
      </w:r>
    </w:p>
    <w:p w14:paraId="402BAA9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062640">
        <w:rPr>
          <w:rFonts w:ascii="Calibri" w:eastAsia="Times New Roman" w:hAnsi="Calibri" w:cs="Times New Roman"/>
          <w:i/>
          <w:iCs/>
          <w:noProof/>
        </w:rPr>
        <w:t>Saccharomyces cerevisiae</w:t>
      </w:r>
      <w:r w:rsidRPr="00062640">
        <w:rPr>
          <w:rFonts w:ascii="Calibri" w:eastAsia="Times New Roman" w:hAnsi="Calibri" w:cs="Times New Roman"/>
          <w:noProof/>
        </w:rPr>
        <w:t xml:space="preserv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55(6), pp. 979–990. doi: 10.1083/jcb.200107028.</w:t>
      </w:r>
    </w:p>
    <w:p w14:paraId="663B36B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ohendahl, A., Talledge, N., Galli, V., Shen, P. S., Humbert, F., De Camilli, P., Frost, A. and Roux, A. </w:t>
      </w:r>
      <w:r w:rsidRPr="00062640">
        <w:rPr>
          <w:rFonts w:ascii="Calibri" w:eastAsia="Times New Roman" w:hAnsi="Calibri" w:cs="Times New Roman"/>
          <w:noProof/>
        </w:rPr>
        <w:lastRenderedPageBreak/>
        <w:t xml:space="preserve">(2017) ‘Structural inhibition of dynamin-mediated membrane fission by endophilin’,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imited, 6, p. e26856. doi: 10.7554/eLife.26856.</w:t>
      </w:r>
    </w:p>
    <w:p w14:paraId="08B00E7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9(16), pp. 16657–16661. doi: 10.1074/jbc.C400046200.</w:t>
      </w:r>
    </w:p>
    <w:p w14:paraId="65278CD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062640">
        <w:rPr>
          <w:rFonts w:ascii="Calibri" w:eastAsia="Times New Roman" w:hAnsi="Calibri" w:cs="Times New Roman"/>
          <w:i/>
          <w:iCs/>
          <w:noProof/>
        </w:rPr>
        <w:t>Current Opinion in Neurobiology</w:t>
      </w:r>
      <w:r w:rsidRPr="00062640">
        <w:rPr>
          <w:rFonts w:ascii="Calibri" w:eastAsia="Times New Roman" w:hAnsi="Calibri" w:cs="Times New Roman"/>
          <w:noProof/>
        </w:rPr>
        <w:t>. Elsevier Current Trends, 10(5), pp. 543–551. doi: 10.1016/S0959-4388(00)00126-4.</w:t>
      </w:r>
    </w:p>
    <w:p w14:paraId="3954363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Jennifer L Gallop, C. C. J. (2006) ‘Mechanism of endophilin N-BAR domain-mediated membrane curvature.’,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25(12), pp. 2898–910. doi: 10.1038/sj.emboj.7601174.</w:t>
      </w:r>
    </w:p>
    <w:p w14:paraId="6EB0580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ksonen, M., Sun, Y. and Drubin, D. G. (2003) ‘A pathway for association of receptors, adaptors, and actin during endocytic internalization’, </w:t>
      </w:r>
      <w:r w:rsidRPr="00062640">
        <w:rPr>
          <w:rFonts w:ascii="Calibri" w:eastAsia="Times New Roman" w:hAnsi="Calibri" w:cs="Times New Roman"/>
          <w:i/>
          <w:iCs/>
          <w:noProof/>
        </w:rPr>
        <w:t>Cell</w:t>
      </w:r>
      <w:r w:rsidRPr="00062640">
        <w:rPr>
          <w:rFonts w:ascii="Calibri" w:eastAsia="Times New Roman" w:hAnsi="Calibri" w:cs="Times New Roman"/>
          <w:noProof/>
        </w:rPr>
        <w:t>, 115(4), pp. 475–487. Available at: http://www.ncbi.nlm.nih.gov/pubmed/14622601.</w:t>
      </w:r>
    </w:p>
    <w:p w14:paraId="7E2D2C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ksonen, M., Toret, C. P. and Drubin, D. G. (2005) ‘A Modular Design for the Clathrin- and Actin-Mediated Endocytosis Machinery’, </w:t>
      </w:r>
      <w:r w:rsidRPr="00062640">
        <w:rPr>
          <w:rFonts w:ascii="Calibri" w:eastAsia="Times New Roman" w:hAnsi="Calibri" w:cs="Times New Roman"/>
          <w:i/>
          <w:iCs/>
          <w:noProof/>
        </w:rPr>
        <w:t>Cell</w:t>
      </w:r>
      <w:r w:rsidRPr="00062640">
        <w:rPr>
          <w:rFonts w:ascii="Calibri" w:eastAsia="Times New Roman" w:hAnsi="Calibri" w:cs="Times New Roman"/>
          <w:noProof/>
        </w:rPr>
        <w:t>, 123(2), pp. 305–320. doi: 10.1016/j.cell.2005.09.024.</w:t>
      </w:r>
    </w:p>
    <w:p w14:paraId="261F79C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42(1), pp. 202–20. doi: 10.1083/JCB.42.1.202.</w:t>
      </w:r>
    </w:p>
    <w:p w14:paraId="20905AA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rin, M. and Mintz, B. (1981) ‘Receptor-mediated endocytosis of transferrin in developmentally totipotent mouse teratocarcinoma stem cells.’,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256(7), pp. 3245–52. Available at: http://www.ncbi.nlm.nih.gov/pubmed/6259157 (Accessed: 3 June 2018).</w:t>
      </w:r>
    </w:p>
    <w:p w14:paraId="5CF2A6D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ishimoto, T., Sun, Y., Buser, C., Liu, J., Michelot, A. and Drubin, D. G. (2011) ‘Determinants of endocytic membrane geometry, stability, and scission’,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108(44), pp. E979–E988. doi: 10.1073/pnas.1113413108.</w:t>
      </w:r>
    </w:p>
    <w:p w14:paraId="63F653D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ozlovsky, Y. and Kozlov, M. M. (2003) ‘Membrane fission: model for intermediate structures.’, </w:t>
      </w:r>
      <w:r w:rsidRPr="00062640">
        <w:rPr>
          <w:rFonts w:ascii="Calibri" w:eastAsia="Times New Roman" w:hAnsi="Calibri" w:cs="Times New Roman"/>
          <w:i/>
          <w:iCs/>
          <w:noProof/>
        </w:rPr>
        <w:t>Biophysical journal</w:t>
      </w:r>
      <w:r w:rsidRPr="00062640">
        <w:rPr>
          <w:rFonts w:ascii="Calibri" w:eastAsia="Times New Roman" w:hAnsi="Calibri" w:cs="Times New Roman"/>
          <w:noProof/>
        </w:rPr>
        <w:t>. Elsevier, 85(1), pp. 85–96. doi: 10.1016/S0006-3495(03)74457-9.</w:t>
      </w:r>
    </w:p>
    <w:p w14:paraId="7BFBA74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übler, E. and Riezman, H. (1993) ‘Actin and fimbrin are required for the internalization step of endocytosi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12(7), pp. 2855–2862. Available at: http://www.ncbi.nlm.nih.gov/pmc/articles/PMC413538/ (Accessed: 4 August 2015).</w:t>
      </w:r>
    </w:p>
    <w:p w14:paraId="004E8F1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übler, E., Riezman, H., Riezman, H. and Riezman, H. (1993) ‘Actin and fimbrin are required for the </w:t>
      </w:r>
      <w:r w:rsidRPr="00062640">
        <w:rPr>
          <w:rFonts w:ascii="Calibri" w:eastAsia="Times New Roman" w:hAnsi="Calibri" w:cs="Times New Roman"/>
          <w:noProof/>
        </w:rPr>
        <w:lastRenderedPageBreak/>
        <w:t xml:space="preserve">internalization step of endocytosi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EMBO Press, 12(7), pp. 2855–62. doi: 10.1093/emboj/17.3.635.</w:t>
      </w:r>
    </w:p>
    <w:p w14:paraId="60D435E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062640">
        <w:rPr>
          <w:rFonts w:ascii="Calibri" w:eastAsia="Times New Roman" w:hAnsi="Calibri" w:cs="Times New Roman"/>
          <w:i/>
          <w:iCs/>
          <w:noProof/>
        </w:rPr>
        <w:t>eLife</w:t>
      </w:r>
      <w:r w:rsidRPr="00062640">
        <w:rPr>
          <w:rFonts w:ascii="Calibri" w:eastAsia="Times New Roman" w:hAnsi="Calibri" w:cs="Times New Roman"/>
          <w:noProof/>
        </w:rPr>
        <w:t>, 5. doi: 10.7554/eLife.16036.</w:t>
      </w:r>
    </w:p>
    <w:p w14:paraId="4824C2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062640">
        <w:rPr>
          <w:rFonts w:ascii="Calibri" w:eastAsia="Times New Roman" w:hAnsi="Calibri" w:cs="Times New Roman"/>
          <w:i/>
          <w:iCs/>
          <w:noProof/>
        </w:rPr>
        <w:t>Cell</w:t>
      </w:r>
      <w:r w:rsidRPr="00062640">
        <w:rPr>
          <w:rFonts w:ascii="Calibri" w:eastAsia="Times New Roman" w:hAnsi="Calibri" w:cs="Times New Roman"/>
          <w:noProof/>
        </w:rPr>
        <w:t>, 150(3), pp. 508–520. doi: 10.1016/j.cell.2012.05.046.</w:t>
      </w:r>
    </w:p>
    <w:p w14:paraId="4554D91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ee, E., Marcucci, M., Daniell, L., Pypaert, M., Weisz, O. A., Ochoa, G.-C., Farsad, K., Wenk, M. R. and De Camilli, P. (2002) ‘Amphiphysin 2 (Bin1) and T-tubule biogenesis in muscle.’,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American Association for the Advancement of Science, 297(5584), pp. 1193–6. doi: 10.1126/science.1071362.</w:t>
      </w:r>
    </w:p>
    <w:p w14:paraId="6318959A"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iu, J., Kaksonen, M., Drubin, D. G. and Oster, G. (2006) ‘Endocytic vesicle scission by lipid phase boundary force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103(27), pp. 10277–82. doi: 10.1073/pnas.0601045103.</w:t>
      </w:r>
    </w:p>
    <w:p w14:paraId="41301DC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ombardi, R. and Riezman, H. (2001) ‘Rvs161p and Rvs167p, the Two Yeast Amphiphysin Homologs, Function Together in Vivo’,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6(8), pp. 6016–6022. doi: 10.1074/jbc.M008735200.</w:t>
      </w:r>
    </w:p>
    <w:p w14:paraId="6DF2ECD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axfield, F. R. (2014) ‘Role of Endosomes and Lysosomes in Human Disease’, </w:t>
      </w:r>
      <w:r w:rsidRPr="00062640">
        <w:rPr>
          <w:rFonts w:ascii="Calibri" w:eastAsia="Times New Roman" w:hAnsi="Calibri" w:cs="Times New Roman"/>
          <w:i/>
          <w:iCs/>
          <w:noProof/>
        </w:rPr>
        <w:t>Cold Spring Harbor Perspectives in Biology</w:t>
      </w:r>
      <w:r w:rsidRPr="00062640">
        <w:rPr>
          <w:rFonts w:ascii="Calibri" w:eastAsia="Times New Roman" w:hAnsi="Calibri" w:cs="Times New Roman"/>
          <w:noProof/>
        </w:rPr>
        <w:t>, 6(5), pp. a016931–a016931. doi: 10.1101/cshperspect.a016931.</w:t>
      </w:r>
    </w:p>
    <w:p w14:paraId="1B7447D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cMahon, H. T. and Mills, I. G. (2004) ‘COP and clathrin-coated vesicle budding: different pathways, common approaches’, </w:t>
      </w:r>
      <w:r w:rsidRPr="00062640">
        <w:rPr>
          <w:rFonts w:ascii="Calibri" w:eastAsia="Times New Roman" w:hAnsi="Calibri" w:cs="Times New Roman"/>
          <w:i/>
          <w:iCs/>
          <w:noProof/>
        </w:rPr>
        <w:t>Current Opinion in Cell Biology</w:t>
      </w:r>
      <w:r w:rsidRPr="00062640">
        <w:rPr>
          <w:rFonts w:ascii="Calibri" w:eastAsia="Times New Roman" w:hAnsi="Calibri" w:cs="Times New Roman"/>
          <w:noProof/>
        </w:rPr>
        <w:t>. Elsevier Current Trends, 16(4), pp. 379–391. doi: 10.1016/J.CEB.2004.06.009.</w:t>
      </w:r>
    </w:p>
    <w:p w14:paraId="56F4362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einecke, M., Boucrot, E., Camdere, G., Hon, W.-C., Mittal, R. and McMahon, H. T. (2013) ‘Cooperative recruitment of dynamin and BIN/amphiphysin/Rvs (BAR) domain-containing proteins leads to GTP-dependent membrane scission.’,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88(9), pp. 6651–61. doi: 10.1074/jbc.M112.444869.</w:t>
      </w:r>
    </w:p>
    <w:p w14:paraId="71CE617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ercer, J., Schelhaas, M. and Helenius, A. (2010) ‘Virus Entry by Endocytosis’, </w:t>
      </w:r>
      <w:r w:rsidRPr="00062640">
        <w:rPr>
          <w:rFonts w:ascii="Calibri" w:eastAsia="Times New Roman" w:hAnsi="Calibri" w:cs="Times New Roman"/>
          <w:i/>
          <w:iCs/>
          <w:noProof/>
        </w:rPr>
        <w:t>Annual Review of Biochemistry</w:t>
      </w:r>
      <w:r w:rsidRPr="00062640">
        <w:rPr>
          <w:rFonts w:ascii="Calibri" w:eastAsia="Times New Roman" w:hAnsi="Calibri" w:cs="Times New Roman"/>
          <w:noProof/>
        </w:rPr>
        <w:t>.  Annual Reviews , 79(1), pp. 803–833. doi: 10.1146/annurev-biochem-060208-104626.</w:t>
      </w:r>
    </w:p>
    <w:p w14:paraId="157DF04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icheva, K. D., Ramjaun%, A. R., Kay, B. K. and Mcpherson, P. S. (1997) ‘SH3 domain-dependent interactions of endophilin with amphiphysin’, </w:t>
      </w:r>
      <w:r w:rsidRPr="00062640">
        <w:rPr>
          <w:rFonts w:ascii="Calibri" w:eastAsia="Times New Roman" w:hAnsi="Calibri" w:cs="Times New Roman"/>
          <w:i/>
          <w:iCs/>
          <w:noProof/>
        </w:rPr>
        <w:t>FEBS Letters</w:t>
      </w:r>
      <w:r w:rsidRPr="00062640">
        <w:rPr>
          <w:rFonts w:ascii="Calibri" w:eastAsia="Times New Roman" w:hAnsi="Calibri" w:cs="Times New Roman"/>
          <w:noProof/>
        </w:rPr>
        <w:t>, 414, pp. 308–312. Available at: https://ac.els-cdn.com/S0014579397010168/1-s2.0-S0014579397010168-</w:t>
      </w:r>
      <w:r w:rsidRPr="00062640">
        <w:rPr>
          <w:rFonts w:ascii="Calibri" w:eastAsia="Times New Roman" w:hAnsi="Calibri" w:cs="Times New Roman"/>
          <w:noProof/>
        </w:rPr>
        <w:lastRenderedPageBreak/>
        <w:t>main.pdf?_tid=77135c79-45d8-4ad1-86d6-a495348096e2&amp;acdnat=1528392307_2ab4cf61926e58ed1534623723714913 (Accessed: 7 June 2018).</w:t>
      </w:r>
    </w:p>
    <w:p w14:paraId="1B77390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062640">
        <w:rPr>
          <w:rFonts w:ascii="Calibri" w:eastAsia="Times New Roman" w:hAnsi="Calibri" w:cs="Times New Roman"/>
          <w:i/>
          <w:iCs/>
          <w:noProof/>
        </w:rPr>
        <w:t>Cell</w:t>
      </w:r>
      <w:r w:rsidRPr="00062640">
        <w:rPr>
          <w:rFonts w:ascii="Calibri" w:eastAsia="Times New Roman" w:hAnsi="Calibri" w:cs="Times New Roman"/>
          <w:noProof/>
        </w:rPr>
        <w:t>, 149(1), pp. 137–145. doi: 10.1016/j.cell.2012.01.048.</w:t>
      </w:r>
    </w:p>
    <w:p w14:paraId="47D43AC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osesson, Y., Mills, G. B. and Yarden, Y. (2008) ‘Derailed endocytosis: an emerging feature of cancer’, </w:t>
      </w:r>
      <w:r w:rsidRPr="00062640">
        <w:rPr>
          <w:rFonts w:ascii="Calibri" w:eastAsia="Times New Roman" w:hAnsi="Calibri" w:cs="Times New Roman"/>
          <w:i/>
          <w:iCs/>
          <w:noProof/>
        </w:rPr>
        <w:t>Nature Reviews Cancer</w:t>
      </w:r>
      <w:r w:rsidRPr="00062640">
        <w:rPr>
          <w:rFonts w:ascii="Calibri" w:eastAsia="Times New Roman" w:hAnsi="Calibri" w:cs="Times New Roman"/>
          <w:noProof/>
        </w:rPr>
        <w:t>. Nature Publishing Group, 8(11), pp. 835–850. doi: 10.1038/nrc2521.</w:t>
      </w:r>
    </w:p>
    <w:p w14:paraId="33DEDD3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062640">
        <w:rPr>
          <w:rFonts w:ascii="Calibri" w:eastAsia="Times New Roman" w:hAnsi="Calibri" w:cs="Times New Roman"/>
          <w:i/>
          <w:iCs/>
          <w:noProof/>
        </w:rPr>
        <w:t>Microbial Cell</w:t>
      </w:r>
      <w:r w:rsidRPr="00062640">
        <w:rPr>
          <w:rFonts w:ascii="Calibri" w:eastAsia="Times New Roman" w:hAnsi="Calibri" w:cs="Times New Roman"/>
          <w:noProof/>
        </w:rPr>
        <w:t>, 3(4), pp. 147–158. doi: 10.15698/mic2016.04.490.</w:t>
      </w:r>
    </w:p>
    <w:p w14:paraId="07D8B44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062640">
        <w:rPr>
          <w:rFonts w:ascii="Calibri" w:eastAsia="Times New Roman" w:hAnsi="Calibri" w:cs="Times New Roman"/>
          <w:i/>
          <w:iCs/>
          <w:noProof/>
        </w:rPr>
        <w:t>bioRxiv</w:t>
      </w:r>
      <w:r w:rsidRPr="00062640">
        <w:rPr>
          <w:rFonts w:ascii="Calibri" w:eastAsia="Times New Roman" w:hAnsi="Calibri" w:cs="Times New Roman"/>
          <w:noProof/>
        </w:rPr>
        <w:t>. Cold Spring Harbor Laboratory, p. 217836. doi: 10.1101/217836.</w:t>
      </w:r>
    </w:p>
    <w:p w14:paraId="1F8833CD"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062640">
        <w:rPr>
          <w:rFonts w:ascii="Calibri" w:eastAsia="Times New Roman" w:hAnsi="Calibri" w:cs="Times New Roman"/>
          <w:i/>
          <w:iCs/>
          <w:noProof/>
        </w:rPr>
        <w:t>European Journal of Cell Biology</w:t>
      </w:r>
      <w:r w:rsidRPr="00062640">
        <w:rPr>
          <w:rFonts w:ascii="Calibri" w:eastAsia="Times New Roman" w:hAnsi="Calibri" w:cs="Times New Roman"/>
          <w:noProof/>
        </w:rPr>
        <w:t>, 89(7), pp. 499–508. doi: 10.1016/j.ejcb.2010.02.002.</w:t>
      </w:r>
    </w:p>
    <w:p w14:paraId="4738018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Neumann, S. and Schmid, S. L. (2013) ‘Dual role of BAR domain-containing proteins in regulating vesicle release catalyzed by the GTPase, dynamin-2.’,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88(35), pp. 25119–28. doi: 10.1074/jbc.M113.490474.</w:t>
      </w:r>
    </w:p>
    <w:p w14:paraId="4AA0ACB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8(8), pp. 6461–6469. doi: 10.1074/jbc.M207433200.</w:t>
      </w:r>
    </w:p>
    <w:p w14:paraId="110F5D5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ayne, G. (2013) ‘Clathrin, adaptors and disease: Insights from the yeast Saccharomyces cerevisiae’, </w:t>
      </w:r>
      <w:r w:rsidRPr="00062640">
        <w:rPr>
          <w:rFonts w:ascii="Calibri" w:eastAsia="Times New Roman" w:hAnsi="Calibri" w:cs="Times New Roman"/>
          <w:i/>
          <w:iCs/>
          <w:noProof/>
        </w:rPr>
        <w:t>Frontiers in Bioscience</w:t>
      </w:r>
      <w:r w:rsidRPr="00062640">
        <w:rPr>
          <w:rFonts w:ascii="Calibri" w:eastAsia="Times New Roman" w:hAnsi="Calibri" w:cs="Times New Roman"/>
          <w:noProof/>
        </w:rPr>
        <w:t>, 18(3), p. 862. doi: 10.2741/4149.</w:t>
      </w:r>
    </w:p>
    <w:p w14:paraId="157CE9E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ayne, G. S. and Schekman, R. (1985) ‘A test of clathrin function in protein secretion and cell growth.’,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xml:space="preserve">, 230(4729), pp. 1009–14. Available at: </w:t>
      </w:r>
      <w:r w:rsidRPr="00062640">
        <w:rPr>
          <w:rFonts w:ascii="Calibri" w:eastAsia="Times New Roman" w:hAnsi="Calibri" w:cs="Times New Roman"/>
          <w:noProof/>
        </w:rPr>
        <w:lastRenderedPageBreak/>
        <w:t>http://www.ncbi.nlm.nih.gov/pubmed/2865811 (Accessed: 2 June 2018).</w:t>
      </w:r>
    </w:p>
    <w:p w14:paraId="7425790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arse, B. M. (1976) ‘Clathrin: a unique protein associated with intracellular transfer of membrane by coated vesicles.’,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73(4), pp. 1255–1259. doi: 10.1073/pnas.73.4.1255.</w:t>
      </w:r>
    </w:p>
    <w:p w14:paraId="5CA14AB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062640">
        <w:rPr>
          <w:rFonts w:ascii="Calibri" w:eastAsia="Times New Roman" w:hAnsi="Calibri" w:cs="Times New Roman"/>
          <w:i/>
          <w:iCs/>
          <w:noProof/>
        </w:rPr>
        <w:t>Science</w:t>
      </w:r>
      <w:r w:rsidRPr="00062640">
        <w:rPr>
          <w:rFonts w:ascii="Calibri" w:eastAsia="Times New Roman" w:hAnsi="Calibri" w:cs="Times New Roman"/>
          <w:noProof/>
        </w:rPr>
        <w:t>, 303(5657), pp. 495–499. doi: 10.1126/science.1092586.</w:t>
      </w:r>
    </w:p>
    <w:p w14:paraId="32BC902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ters, C., Baars, T. L., Bühler, S. and Mayer, A. (2004) ‘Mutual control of membrane fission and fusion proteins.’, </w:t>
      </w:r>
      <w:r w:rsidRPr="00062640">
        <w:rPr>
          <w:rFonts w:ascii="Calibri" w:eastAsia="Times New Roman" w:hAnsi="Calibri" w:cs="Times New Roman"/>
          <w:i/>
          <w:iCs/>
          <w:noProof/>
        </w:rPr>
        <w:t>Cell</w:t>
      </w:r>
      <w:r w:rsidRPr="00062640">
        <w:rPr>
          <w:rFonts w:ascii="Calibri" w:eastAsia="Times New Roman" w:hAnsi="Calibri" w:cs="Times New Roman"/>
          <w:noProof/>
        </w:rPr>
        <w:t>. Elsevier, 119(5), pp. 667–78. doi: 10.1016/j.cell.2004.11.023.</w:t>
      </w:r>
    </w:p>
    <w:p w14:paraId="06F3B03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Picco, A., Kukulski, W., Manenschijn, H. E., Specht, T., Briggs, J. A. G. and Kaksonen, M. (no date) ‘The contributions of the actin machinery to endocytic membrane bending and vesicle formation’. doi: 10.1101/172072.</w:t>
      </w:r>
    </w:p>
    <w:p w14:paraId="4DBC0BB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icco, A., Mund, M., Ries, J., Nédélec, F. and Kaksonen, M. (2015) ‘Visualizing the functional architecture of the endocytic machinery’, </w:t>
      </w:r>
      <w:r w:rsidRPr="00062640">
        <w:rPr>
          <w:rFonts w:ascii="Calibri" w:eastAsia="Times New Roman" w:hAnsi="Calibri" w:cs="Times New Roman"/>
          <w:i/>
          <w:iCs/>
          <w:noProof/>
        </w:rPr>
        <w:t>eLife</w:t>
      </w:r>
      <w:r w:rsidRPr="00062640">
        <w:rPr>
          <w:rFonts w:ascii="Calibri" w:eastAsia="Times New Roman" w:hAnsi="Calibri" w:cs="Times New Roman"/>
          <w:noProof/>
        </w:rPr>
        <w:t>, p. e04535. doi: 10.7554/eLife.04535.</w:t>
      </w:r>
    </w:p>
    <w:p w14:paraId="421A4E3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81(3), pp. 520–7. doi: 10.1083/JCB.81.3.520.</w:t>
      </w:r>
    </w:p>
    <w:p w14:paraId="06383D1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aths, S., Rohrer, J., Crausaz, F. and Riezman, H. (1993) ‘end3 and end4: two mutants defective in receptor-mediated and fluid- phase endocytosis in Saccharomyces cerevisia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20(1), pp. 55–65. doi: 10.1083/jcb.120.1.55.</w:t>
      </w:r>
    </w:p>
    <w:p w14:paraId="368BBD3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062640">
        <w:rPr>
          <w:rFonts w:ascii="Calibri" w:eastAsia="Times New Roman" w:hAnsi="Calibri" w:cs="Times New Roman"/>
          <w:i/>
          <w:iCs/>
          <w:noProof/>
        </w:rPr>
        <w:t>Genes &amp; development</w:t>
      </w:r>
      <w:r w:rsidRPr="00062640">
        <w:rPr>
          <w:rFonts w:ascii="Calibri" w:eastAsia="Times New Roman" w:hAnsi="Calibri" w:cs="Times New Roman"/>
          <w:noProof/>
        </w:rPr>
        <w:t>. Cold Spring Harbor Laboratory Press, 15(22), pp. 2967–79. doi: 10.1101/gad.207801.</w:t>
      </w:r>
    </w:p>
    <w:p w14:paraId="29E7EE5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en, G., Vajjhala, P., Lee, J. S., Winsor, B. and Munn, A. L. (2006) ‘The BAR domain proteins: molding membranes in fission, fusion, and phagy.’, </w:t>
      </w:r>
      <w:r w:rsidRPr="00062640">
        <w:rPr>
          <w:rFonts w:ascii="Calibri" w:eastAsia="Times New Roman" w:hAnsi="Calibri" w:cs="Times New Roman"/>
          <w:i/>
          <w:iCs/>
          <w:noProof/>
        </w:rPr>
        <w:t>Microbiology and molecular biology reviews : MMBR</w:t>
      </w:r>
      <w:r w:rsidRPr="00062640">
        <w:rPr>
          <w:rFonts w:ascii="Calibri" w:eastAsia="Times New Roman" w:hAnsi="Calibri" w:cs="Times New Roman"/>
          <w:noProof/>
        </w:rPr>
        <w:t>. American Society for Microbiology (ASM), 70(1), pp. 37–120. doi: 10.1128/MMBR.70.1.37-120.2006.</w:t>
      </w:r>
    </w:p>
    <w:p w14:paraId="41AF018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iezman, H. (1985) ‘Endocytosis in Yeast: Several of the Yeast Secretory Mutants Are Defective in Endocytosis’, </w:t>
      </w:r>
      <w:r w:rsidRPr="00062640">
        <w:rPr>
          <w:rFonts w:ascii="Calibri" w:eastAsia="Times New Roman" w:hAnsi="Calibri" w:cs="Times New Roman"/>
          <w:i/>
          <w:iCs/>
          <w:noProof/>
        </w:rPr>
        <w:t>Cell</w:t>
      </w:r>
      <w:r w:rsidRPr="00062640">
        <w:rPr>
          <w:rFonts w:ascii="Calibri" w:eastAsia="Times New Roman" w:hAnsi="Calibri" w:cs="Times New Roman"/>
          <w:noProof/>
        </w:rPr>
        <w:t>, 40(0), pp. 1001–1009. Available at: https://www.cell.com/cell/pdf/0092-8674(85)90360-5.pdf (Accessed: 3 June 2018).</w:t>
      </w:r>
    </w:p>
    <w:p w14:paraId="71DB73C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lastRenderedPageBreak/>
        <w:t xml:space="preserve">Ringstad, N., Nemoto, Y. and De Camilli, P. (1997) ‘The SH3p4/Sh3p8/SH3p13 protein family: binding partners for synaptojanin and dynamin via a Grb2-like Src homology 3 domain.’,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94(16), pp. 8569–74. doi: 10.1073/PNAS.94.16.8569.</w:t>
      </w:r>
    </w:p>
    <w:p w14:paraId="0AF5BFA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062640">
        <w:rPr>
          <w:rFonts w:ascii="Calibri" w:eastAsia="Times New Roman" w:hAnsi="Calibri" w:cs="Times New Roman"/>
          <w:i/>
          <w:iCs/>
          <w:noProof/>
        </w:rPr>
        <w:t>Journal of Cell Science</w:t>
      </w:r>
      <w:r w:rsidRPr="00062640">
        <w:rPr>
          <w:rFonts w:ascii="Calibri" w:eastAsia="Times New Roman" w:hAnsi="Calibri" w:cs="Times New Roman"/>
          <w:noProof/>
        </w:rPr>
        <w:t>, 123(20), pp. 3496–3506. doi: 10.1242/jcs.070508.</w:t>
      </w:r>
    </w:p>
    <w:p w14:paraId="10C58CF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TH, T. F. and PORTER, K. R. (1964) ‘YOLK PROTEIN UPTAKE IN THE OOCYTE OF THE MOSQUITO AEDES AEGYPTI. L.’,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20, pp. 313–32. Available at: http://www.ncbi.nlm.nih.gov/pubmed/14126875 (Accessed: 28 December 2017).</w:t>
      </w:r>
    </w:p>
    <w:p w14:paraId="05BE5EF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062640">
        <w:rPr>
          <w:rFonts w:ascii="Calibri" w:eastAsia="Times New Roman" w:hAnsi="Calibri" w:cs="Times New Roman"/>
          <w:i/>
          <w:iCs/>
          <w:noProof/>
        </w:rPr>
        <w:t>Cell</w:t>
      </w:r>
      <w:r w:rsidRPr="00062640">
        <w:rPr>
          <w:rFonts w:ascii="Calibri" w:eastAsia="Times New Roman" w:hAnsi="Calibri" w:cs="Times New Roman"/>
          <w:noProof/>
        </w:rPr>
        <w:t>. Elsevier, 61(6), pp. 1063–74. doi: 10.1016/0092-8674(90)90070-U.</w:t>
      </w:r>
    </w:p>
    <w:p w14:paraId="734CEA4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akamuro, D., Elliott, K. J., Wechsler-Reya, R. and Prendergast, G. C. (1996) ‘BIN1 is a novel MYC-interacting protein with features of a tumour suppressor.’, </w:t>
      </w:r>
      <w:r w:rsidRPr="00062640">
        <w:rPr>
          <w:rFonts w:ascii="Calibri" w:eastAsia="Times New Roman" w:hAnsi="Calibri" w:cs="Times New Roman"/>
          <w:i/>
          <w:iCs/>
          <w:noProof/>
        </w:rPr>
        <w:t>Nature genetics</w:t>
      </w:r>
      <w:r w:rsidRPr="00062640">
        <w:rPr>
          <w:rFonts w:ascii="Calibri" w:eastAsia="Times New Roman" w:hAnsi="Calibri" w:cs="Times New Roman"/>
          <w:noProof/>
        </w:rPr>
        <w:t>, 14(1), pp. 69–77. doi: 10.1038/ng0996-69.</w:t>
      </w:r>
    </w:p>
    <w:p w14:paraId="68C4EF3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062640">
        <w:rPr>
          <w:rFonts w:ascii="Calibri" w:eastAsia="Times New Roman" w:hAnsi="Calibri" w:cs="Times New Roman"/>
          <w:i/>
          <w:iCs/>
          <w:noProof/>
        </w:rPr>
        <w:t>Cell</w:t>
      </w:r>
      <w:r w:rsidRPr="00062640">
        <w:rPr>
          <w:rFonts w:ascii="Calibri" w:eastAsia="Times New Roman" w:hAnsi="Calibri" w:cs="Times New Roman"/>
          <w:noProof/>
        </w:rPr>
        <w:t>, 129(4), pp. 761–772. doi: 10.1016/j.cell.2007.03.040.</w:t>
      </w:r>
    </w:p>
    <w:p w14:paraId="66195AF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petner, H. S. and Vallee, R. B. (1989) ‘Identification of dynamin, a novel mechanochemical enzyme that mediates interactions between microtubules.’, </w:t>
      </w:r>
      <w:r w:rsidRPr="00062640">
        <w:rPr>
          <w:rFonts w:ascii="Calibri" w:eastAsia="Times New Roman" w:hAnsi="Calibri" w:cs="Times New Roman"/>
          <w:i/>
          <w:iCs/>
          <w:noProof/>
        </w:rPr>
        <w:t>Cell</w:t>
      </w:r>
      <w:r w:rsidRPr="00062640">
        <w:rPr>
          <w:rFonts w:ascii="Calibri" w:eastAsia="Times New Roman" w:hAnsi="Calibri" w:cs="Times New Roman"/>
          <w:noProof/>
        </w:rPr>
        <w:t>. Elsevier, 59(3), pp. 421–32. doi: 10.1016/0092-8674(89)90027-5.</w:t>
      </w:r>
    </w:p>
    <w:p w14:paraId="75C3444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upliakov, O., Löw, P., Grabs, D., Gad, H., Chen, H., David, C., Takei, K., De Camilli, P. and Brodin, L. (1997) ‘Synaptic vesicle endocytosis impaired by disruption of dynamin-SH3 domain interactions.’,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276(5310), pp. 259–63. Available at: http://www.ncbi.nlm.nih.gov/pubmed/9092476 (Accessed: 27 May 2018).</w:t>
      </w:r>
    </w:p>
    <w:p w14:paraId="5F1EC7A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 ‘Friction Mediates Scission of Tubular Membranes Scaffolded by BAR Proteins’, </w:t>
      </w:r>
      <w:r w:rsidRPr="00062640">
        <w:rPr>
          <w:rFonts w:ascii="Calibri" w:eastAsia="Times New Roman" w:hAnsi="Calibri" w:cs="Times New Roman"/>
          <w:i/>
          <w:iCs/>
          <w:noProof/>
        </w:rPr>
        <w:t>Cell</w:t>
      </w:r>
      <w:r w:rsidRPr="00062640">
        <w:rPr>
          <w:rFonts w:ascii="Calibri" w:eastAsia="Times New Roman" w:hAnsi="Calibri" w:cs="Times New Roman"/>
          <w:noProof/>
        </w:rPr>
        <w:t xml:space="preserve">. Elsevier Inc, 170, pp. 1–13. doi: </w:t>
      </w:r>
      <w:r w:rsidRPr="00062640">
        <w:rPr>
          <w:rFonts w:ascii="Calibri" w:eastAsia="Times New Roman" w:hAnsi="Calibri" w:cs="Times New Roman"/>
          <w:noProof/>
        </w:rPr>
        <w:lastRenderedPageBreak/>
        <w:t>10.1016/j.cell.2017.05.047.</w:t>
      </w:r>
    </w:p>
    <w:p w14:paraId="3ADF5C7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062640">
        <w:rPr>
          <w:rFonts w:ascii="Calibri" w:eastAsia="Times New Roman" w:hAnsi="Calibri" w:cs="Times New Roman"/>
          <w:i/>
          <w:iCs/>
          <w:noProof/>
        </w:rPr>
        <w:t>Molecular &amp; general genetics : MGG</w:t>
      </w:r>
      <w:r w:rsidRPr="00062640">
        <w:rPr>
          <w:rFonts w:ascii="Calibri" w:eastAsia="Times New Roman" w:hAnsi="Calibri" w:cs="Times New Roman"/>
          <w:noProof/>
        </w:rPr>
        <w:t>, 246(4), pp. 485–95. doi: 10.1007/bf00290452.</w:t>
      </w:r>
    </w:p>
    <w:p w14:paraId="25EB1D8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Crouzet, M. and Aigle, M. (1997) ‘Functional assessment of the yeast Rvs161 and Rvs167 protein domains’, </w:t>
      </w:r>
      <w:r w:rsidRPr="00062640">
        <w:rPr>
          <w:rFonts w:ascii="Calibri" w:eastAsia="Times New Roman" w:hAnsi="Calibri" w:cs="Times New Roman"/>
          <w:i/>
          <w:iCs/>
          <w:noProof/>
        </w:rPr>
        <w:t>FEBS Letters</w:t>
      </w:r>
      <w:r w:rsidRPr="00062640">
        <w:rPr>
          <w:rFonts w:ascii="Calibri" w:eastAsia="Times New Roman" w:hAnsi="Calibri" w:cs="Times New Roman"/>
          <w:noProof/>
        </w:rPr>
        <w:t>, 417(1), pp. 21–27. doi: 10.1016/S0014-5793(97)01248-9.</w:t>
      </w:r>
    </w:p>
    <w:p w14:paraId="47D92EF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Crouzet, M. and Aigle, M. (1997) ‘Functional assessment of the yeast Rvs161 and Rvs167 protein domains’, </w:t>
      </w:r>
      <w:r w:rsidRPr="00062640">
        <w:rPr>
          <w:rFonts w:ascii="Calibri" w:eastAsia="Times New Roman" w:hAnsi="Calibri" w:cs="Times New Roman"/>
          <w:i/>
          <w:iCs/>
          <w:noProof/>
        </w:rPr>
        <w:t>FEBS letters</w:t>
      </w:r>
      <w:r w:rsidRPr="00062640">
        <w:rPr>
          <w:rFonts w:ascii="Calibri" w:eastAsia="Times New Roman" w:hAnsi="Calibri" w:cs="Times New Roman"/>
          <w:noProof/>
        </w:rPr>
        <w:t>, 417(1), pp. 21–27. Available at: http://www.ncbi.nlm.nih.gov/pubmed/9395067.</w:t>
      </w:r>
    </w:p>
    <w:p w14:paraId="71EABE6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kruzny, M., Brach, T., Ciuffa, R., Rybina, S., Wachsmuth, M. and Kaksonen, M. (2012) ‘Molecular basis for coupling the plasma membrane to the actin cytoskeleton during clathrin-mediated endocytosi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109(38), pp. E2533-42. doi: 10.1073/pnas.1207011109.</w:t>
      </w:r>
    </w:p>
    <w:p w14:paraId="559729A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062640">
        <w:rPr>
          <w:rFonts w:ascii="Calibri" w:eastAsia="Times New Roman" w:hAnsi="Calibri" w:cs="Times New Roman"/>
          <w:i/>
          <w:iCs/>
          <w:noProof/>
        </w:rPr>
        <w:t>bioRxiv</w:t>
      </w:r>
      <w:r w:rsidRPr="00062640">
        <w:rPr>
          <w:rFonts w:ascii="Calibri" w:eastAsia="Times New Roman" w:hAnsi="Calibri" w:cs="Times New Roman"/>
          <w:noProof/>
        </w:rPr>
        <w:t>. Cold Spring Harbor Laboratory, p. 276147. doi: 10.1101/276147.</w:t>
      </w:r>
    </w:p>
    <w:p w14:paraId="232569A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109(1), pp. 173–178. doi: 10.1073/pnas.1103594108.</w:t>
      </w:r>
    </w:p>
    <w:p w14:paraId="6D52BC7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26(21), pp. 3841–3856. doi: 10.1091/mbc.E15-04-0252.</w:t>
      </w:r>
    </w:p>
    <w:p w14:paraId="1A147BF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weitzer, S. M. and Hinshaw, J. E. (1998) ‘Dynamin Undergoes a GTP-Dependent Conformational Change Causing Vesiculation’, </w:t>
      </w:r>
      <w:r w:rsidRPr="00062640">
        <w:rPr>
          <w:rFonts w:ascii="Calibri" w:eastAsia="Times New Roman" w:hAnsi="Calibri" w:cs="Times New Roman"/>
          <w:i/>
          <w:iCs/>
          <w:noProof/>
        </w:rPr>
        <w:t>Cell</w:t>
      </w:r>
      <w:r w:rsidRPr="00062640">
        <w:rPr>
          <w:rFonts w:ascii="Calibri" w:eastAsia="Times New Roman" w:hAnsi="Calibri" w:cs="Times New Roman"/>
          <w:noProof/>
        </w:rPr>
        <w:t>. Cell Press, 93(6), pp. 1021–1029. doi: 10.1016/S0092-8674(00)81207-6.</w:t>
      </w:r>
    </w:p>
    <w:p w14:paraId="1EE58EA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374(6518), pp. 186–190. doi: 10.1038/374186a0.</w:t>
      </w:r>
    </w:p>
    <w:p w14:paraId="679D514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akei, K., Slepnev, V. I., Haucke, V. and De Camilli, P. (1999) ‘Functional partnership between amphiphysin and dynamin in clathrin-mediated endocytosis’,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1(1), pp. 33–39. doi: 10.1038/9004.</w:t>
      </w:r>
    </w:p>
    <w:p w14:paraId="194544F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lastRenderedPageBreak/>
        <w:t xml:space="preserve">Toshima, J. Y., Furuya, E., Nagano, M., Kanno, C., Sakamoto, Y., Ebihara, M., Siekhaus, D. E. and Toshima, J. (2016) ‘Yeast Eps15-like endocytic protein Pan1p regulates the interaction between endocytic vesicles, endosomes and the actin cytoskeleton.’,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td, 5. doi: 10.7554/eLife.10276.</w:t>
      </w:r>
    </w:p>
    <w:p w14:paraId="117304C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oume, M. and Tani, M. (2016) ‘Yeast lacking the amphiphysin family protein Rvs167 is sensitive to disruptions in sphingolipid levels’, </w:t>
      </w:r>
      <w:r w:rsidRPr="00062640">
        <w:rPr>
          <w:rFonts w:ascii="Calibri" w:eastAsia="Times New Roman" w:hAnsi="Calibri" w:cs="Times New Roman"/>
          <w:i/>
          <w:iCs/>
          <w:noProof/>
        </w:rPr>
        <w:t>The FEBS Journal</w:t>
      </w:r>
      <w:r w:rsidRPr="00062640">
        <w:rPr>
          <w:rFonts w:ascii="Calibri" w:eastAsia="Times New Roman" w:hAnsi="Calibri" w:cs="Times New Roman"/>
          <w:noProof/>
        </w:rPr>
        <w:t>, 283(15), pp. 2911–2928. doi: 10.1111/febs.13783.</w:t>
      </w:r>
    </w:p>
    <w:p w14:paraId="048B32B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raub, L. M. (2005) ‘Common principles in clathrin-mediated sorting at the Golgi and the plasma membrane’, </w:t>
      </w:r>
      <w:r w:rsidRPr="00062640">
        <w:rPr>
          <w:rFonts w:ascii="Calibri" w:eastAsia="Times New Roman" w:hAnsi="Calibri" w:cs="Times New Roman"/>
          <w:i/>
          <w:iCs/>
          <w:noProof/>
        </w:rPr>
        <w:t>Biochimica et Biophysica Acta (BBA) - Molecular Cell Research</w:t>
      </w:r>
      <w:r w:rsidRPr="00062640">
        <w:rPr>
          <w:rFonts w:ascii="Calibri" w:eastAsia="Times New Roman" w:hAnsi="Calibri" w:cs="Times New Roman"/>
          <w:noProof/>
        </w:rPr>
        <w:t>, 1744(3), pp. 415–437. doi: 10.1016/j.bbamcr.2005.04.005.</w:t>
      </w:r>
    </w:p>
    <w:p w14:paraId="6B2569F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Ungewickell, E. and Branton, D. (1981) ‘Assembly units of clathrin coat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289(5796), pp. 420–422. doi: 10.1038/289420a0.</w:t>
      </w:r>
    </w:p>
    <w:p w14:paraId="155E767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inberg, J. and Drubin, D. G. (2012) ‘Clathrin-mediated endocytosis in budding yeast.’, </w:t>
      </w:r>
      <w:r w:rsidRPr="00062640">
        <w:rPr>
          <w:rFonts w:ascii="Calibri" w:eastAsia="Times New Roman" w:hAnsi="Calibri" w:cs="Times New Roman"/>
          <w:i/>
          <w:iCs/>
          <w:noProof/>
        </w:rPr>
        <w:t>Trends in cell biology</w:t>
      </w:r>
      <w:r w:rsidRPr="00062640">
        <w:rPr>
          <w:rFonts w:ascii="Calibri" w:eastAsia="Times New Roman" w:hAnsi="Calibri" w:cs="Times New Roman"/>
          <w:noProof/>
        </w:rPr>
        <w:t>. NIH Public Access, 22(1), pp. 1–13. doi: 10.1016/j.tcb.2011.09.001.</w:t>
      </w:r>
    </w:p>
    <w:p w14:paraId="63F31EA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issenhorn, W. (2005) ‘Crystal Structure of the Endophilin-A1 BAR Domain’, </w:t>
      </w:r>
      <w:r w:rsidRPr="00062640">
        <w:rPr>
          <w:rFonts w:ascii="Calibri" w:eastAsia="Times New Roman" w:hAnsi="Calibri" w:cs="Times New Roman"/>
          <w:i/>
          <w:iCs/>
          <w:noProof/>
        </w:rPr>
        <w:t>Journal of Molecular Biology</w:t>
      </w:r>
      <w:r w:rsidRPr="00062640">
        <w:rPr>
          <w:rFonts w:ascii="Calibri" w:eastAsia="Times New Roman" w:hAnsi="Calibri" w:cs="Times New Roman"/>
          <w:noProof/>
        </w:rPr>
        <w:t>. Academic Press, 351(3), pp. 653–661. doi: 10.1016/J.JMB.2005.06.013.</w:t>
      </w:r>
    </w:p>
    <w:p w14:paraId="00EABBD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141(1), pp. 71–84. doi: 10.1083/JCB.141.1.71.</w:t>
      </w:r>
    </w:p>
    <w:p w14:paraId="4834E72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ong, M. H., Meng, L., Rajmohan, R., Yu, S. and Thanabalu, T. (2010) ‘Vrp1p-Las17p interaction is critical for actin patch polarization but is not essential for growth or fluid phase endocytosis in S. cerevisiae’, </w:t>
      </w:r>
      <w:r w:rsidRPr="00062640">
        <w:rPr>
          <w:rFonts w:ascii="Calibri" w:eastAsia="Times New Roman" w:hAnsi="Calibri" w:cs="Times New Roman"/>
          <w:i/>
          <w:iCs/>
          <w:noProof/>
        </w:rPr>
        <w:t>Biochimica et biophysica acta</w:t>
      </w:r>
      <w:r w:rsidRPr="00062640">
        <w:rPr>
          <w:rFonts w:ascii="Calibri" w:eastAsia="Times New Roman" w:hAnsi="Calibri" w:cs="Times New Roman"/>
          <w:noProof/>
        </w:rPr>
        <w:t>, 1803(12), pp. 1332–1346. doi: 10.1016/j.bbamcr.2010.08.013.</w:t>
      </w:r>
    </w:p>
    <w:p w14:paraId="3095421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idi Sun, A. C. M. (2006) ‘Endocytic internalization in budding yeast requires coordinated actin nucleation and myosin motor activity.’, </w:t>
      </w:r>
      <w:r w:rsidRPr="00062640">
        <w:rPr>
          <w:rFonts w:ascii="Calibri" w:eastAsia="Times New Roman" w:hAnsi="Calibri" w:cs="Times New Roman"/>
          <w:i/>
          <w:iCs/>
          <w:noProof/>
        </w:rPr>
        <w:t>Developmental cell</w:t>
      </w:r>
      <w:r w:rsidRPr="00062640">
        <w:rPr>
          <w:rFonts w:ascii="Calibri" w:eastAsia="Times New Roman" w:hAnsi="Calibri" w:cs="Times New Roman"/>
          <w:noProof/>
        </w:rPr>
        <w:t>, 11(1), pp. 33–46. doi: 10.1016/j.devcel.2006.05.008.</w:t>
      </w:r>
    </w:p>
    <w:p w14:paraId="6914B5F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21(17), pp. 3054–3069. doi: 10.1091/mbc.E10-03-0181.</w:t>
      </w:r>
    </w:p>
    <w:p w14:paraId="5A9556C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u, X. (2004) ‘The yeast dynamin-related GTPase Vps1p functions in the organization of the actin cytoskeleton via interaction with Sla1p’, </w:t>
      </w:r>
      <w:r w:rsidRPr="00062640">
        <w:rPr>
          <w:rFonts w:ascii="Calibri" w:eastAsia="Times New Roman" w:hAnsi="Calibri" w:cs="Times New Roman"/>
          <w:i/>
          <w:iCs/>
          <w:noProof/>
        </w:rPr>
        <w:t>Journal of Cell Science</w:t>
      </w:r>
      <w:r w:rsidRPr="00062640">
        <w:rPr>
          <w:rFonts w:ascii="Calibri" w:eastAsia="Times New Roman" w:hAnsi="Calibri" w:cs="Times New Roman"/>
          <w:noProof/>
        </w:rPr>
        <w:t xml:space="preserve">, 117(17), pp. 3839–3853. doi: </w:t>
      </w:r>
      <w:r w:rsidRPr="00062640">
        <w:rPr>
          <w:rFonts w:ascii="Calibri" w:eastAsia="Times New Roman" w:hAnsi="Calibri" w:cs="Times New Roman"/>
          <w:noProof/>
        </w:rPr>
        <w:lastRenderedPageBreak/>
        <w:t>10.1242/jcs.01239.</w:t>
      </w:r>
    </w:p>
    <w:p w14:paraId="2E2F549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Zhang, P. and Hinshaw, J. E. (2001) ‘Three-dimensional reconstruction of dynamin in the constricted state’,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Nature Publishing Group, 3(10), pp. 922–926. doi: 10.1038/ncb1001-922.</w:t>
      </w:r>
    </w:p>
    <w:p w14:paraId="68CD9440" w14:textId="77777777" w:rsidR="00062640" w:rsidRPr="00062640" w:rsidRDefault="00062640" w:rsidP="00062640">
      <w:pPr>
        <w:widowControl w:val="0"/>
        <w:autoSpaceDE w:val="0"/>
        <w:autoSpaceDN w:val="0"/>
        <w:adjustRightInd w:val="0"/>
        <w:spacing w:line="360" w:lineRule="auto"/>
        <w:rPr>
          <w:rFonts w:ascii="Calibri" w:hAnsi="Calibri"/>
          <w:noProof/>
        </w:rPr>
      </w:pPr>
      <w:r w:rsidRPr="00062640">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062640">
        <w:rPr>
          <w:rFonts w:ascii="Calibri" w:eastAsia="Times New Roman" w:hAnsi="Calibri" w:cs="Times New Roman"/>
          <w:i/>
          <w:iCs/>
          <w:noProof/>
        </w:rPr>
        <w:t>Nature</w:t>
      </w:r>
      <w:r w:rsidRPr="00062640">
        <w:rPr>
          <w:rFonts w:ascii="Calibri" w:eastAsia="Times New Roman" w:hAnsi="Calibri" w:cs="Times New Roman"/>
          <w:noProof/>
        </w:rPr>
        <w:t>. NIH Public Access, 534(7608), pp. 548–52. doi: 10.1038/nature18598.</w:t>
      </w:r>
    </w:p>
    <w:p w14:paraId="7A7DFFB1" w14:textId="1A5D1C85" w:rsidR="004971B1" w:rsidRPr="006D0877" w:rsidRDefault="004971B1" w:rsidP="00062640">
      <w:pPr>
        <w:widowControl w:val="0"/>
        <w:autoSpaceDE w:val="0"/>
        <w:autoSpaceDN w:val="0"/>
        <w:adjustRightInd w:val="0"/>
        <w:spacing w:line="360" w:lineRule="auto"/>
        <w:ind w:left="480" w:hanging="480"/>
        <w:rPr>
          <w:noProof/>
          <w:lang w:val="en-GB"/>
        </w:rPr>
      </w:pPr>
      <w:r w:rsidRPr="006D0877">
        <w:rPr>
          <w:lang w:val="en-GB"/>
        </w:rPr>
        <w:fldChar w:fldCharType="end"/>
      </w:r>
    </w:p>
    <w:p w14:paraId="4EC731E5" w14:textId="77777777" w:rsidR="00B203B9" w:rsidRPr="006D0877" w:rsidRDefault="00B203B9">
      <w:pPr>
        <w:rPr>
          <w:lang w:val="en-GB"/>
        </w:rPr>
      </w:pPr>
    </w:p>
    <w:sectPr w:rsidR="00B203B9" w:rsidRPr="006D0877" w:rsidSect="00CD058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0E2AC78D" w14:textId="77777777" w:rsidR="00062640" w:rsidRDefault="00062640" w:rsidP="004971B1">
      <w:pPr>
        <w:pStyle w:val="CommentText"/>
      </w:pPr>
      <w:r>
        <w:rPr>
          <w:rStyle w:val="CommentReference"/>
        </w:rPr>
        <w:annotationRef/>
      </w:r>
      <w:r>
        <w:t>There are no such things as “internal cell” or “external cell”. It should be something like: “the exterior of the cell”.</w:t>
      </w:r>
    </w:p>
  </w:comment>
  <w:comment w:id="2" w:author="Marko" w:date="2018-07-30T13:28:00Z" w:initials="MK">
    <w:p w14:paraId="072B007D" w14:textId="77777777" w:rsidR="00062640" w:rsidRDefault="00062640" w:rsidP="004971B1">
      <w:pPr>
        <w:pStyle w:val="CommentText"/>
      </w:pPr>
      <w:r>
        <w:rPr>
          <w:rStyle w:val="CommentReference"/>
        </w:rPr>
        <w:annotationRef/>
      </w:r>
      <w:r>
        <w:t>Add page numbers.</w:t>
      </w:r>
    </w:p>
  </w:comment>
  <w:comment w:id="3" w:author="Marko" w:date="2018-07-30T13:33:00Z" w:initials="MK">
    <w:p w14:paraId="7DAB6369" w14:textId="77777777" w:rsidR="00062640" w:rsidRDefault="00062640" w:rsidP="004971B1">
      <w:pPr>
        <w:pStyle w:val="CommentText"/>
      </w:pPr>
      <w:r>
        <w:rPr>
          <w:rStyle w:val="CommentReference"/>
        </w:rPr>
        <w:annotationRef/>
      </w:r>
      <w:r>
        <w:t>Unclear sentence. Rewrite.</w:t>
      </w:r>
    </w:p>
  </w:comment>
  <w:comment w:id="4" w:author="Marko" w:date="2018-07-30T13:37:00Z" w:initials="MK">
    <w:p w14:paraId="0E359C7A" w14:textId="77777777" w:rsidR="00062640" w:rsidRDefault="00062640" w:rsidP="004971B1">
      <w:pPr>
        <w:pStyle w:val="CommentText"/>
      </w:pPr>
      <w:r>
        <w:rPr>
          <w:rStyle w:val="CommentReference"/>
        </w:rPr>
        <w:annotationRef/>
      </w:r>
      <w:r>
        <w:t>Variable how?</w:t>
      </w:r>
    </w:p>
  </w:comment>
  <w:comment w:id="5" w:author="Marko" w:date="2018-07-30T13:51:00Z" w:initials="MK">
    <w:p w14:paraId="39C0AFE4" w14:textId="77777777" w:rsidR="00062640" w:rsidRDefault="00062640" w:rsidP="004971B1">
      <w:pPr>
        <w:pStyle w:val="CommentText"/>
      </w:pPr>
      <w:r>
        <w:rPr>
          <w:rStyle w:val="CommentReference"/>
        </w:rPr>
        <w:annotationRef/>
      </w:r>
      <w:r>
        <w:t xml:space="preserve">Why you say “other actin NPFs?. The Arp2/3 complex is not a nucleation promoting factor. </w:t>
      </w:r>
    </w:p>
  </w:comment>
  <w:comment w:id="6" w:author="Marko" w:date="2018-07-30T13:53:00Z" w:initials="MK">
    <w:p w14:paraId="302880D1" w14:textId="77777777" w:rsidR="00062640" w:rsidRDefault="00062640" w:rsidP="004971B1">
      <w:pPr>
        <w:pStyle w:val="CommentText"/>
      </w:pPr>
      <w:r>
        <w:rPr>
          <w:rStyle w:val="CommentReference"/>
        </w:rPr>
        <w:annotationRef/>
      </w:r>
      <w:r>
        <w:t>By writing “such as” you imply that there are other NPFs? Are there?</w:t>
      </w:r>
    </w:p>
  </w:comment>
  <w:comment w:id="7" w:author="Marko" w:date="2018-07-30T13:54:00Z" w:initials="MK">
    <w:p w14:paraId="1CE2943D" w14:textId="77777777" w:rsidR="00062640" w:rsidRDefault="00062640" w:rsidP="004971B1">
      <w:pPr>
        <w:pStyle w:val="CommentText"/>
      </w:pPr>
      <w:r>
        <w:rPr>
          <w:rStyle w:val="CommentReference"/>
        </w:rPr>
        <w:annotationRef/>
      </w:r>
      <w:r>
        <w:t>Not true for Abp1!</w:t>
      </w:r>
    </w:p>
  </w:comment>
  <w:comment w:id="8" w:author="Marko" w:date="2018-07-30T14:12:00Z" w:initials="MK">
    <w:p w14:paraId="3B5DB87C" w14:textId="77777777" w:rsidR="00062640" w:rsidRDefault="00062640" w:rsidP="004971B1">
      <w:pPr>
        <w:pStyle w:val="CommentText"/>
      </w:pPr>
      <w:r>
        <w:rPr>
          <w:rStyle w:val="CommentReference"/>
        </w:rPr>
        <w:annotationRef/>
      </w:r>
      <w:r>
        <w:t>Say something more about Abp1… Is it know what it is doing? What’s the deletion phenotype…?</w:t>
      </w:r>
    </w:p>
  </w:comment>
  <w:comment w:id="9" w:author="Marko" w:date="2018-07-30T14:18:00Z" w:initials="MK">
    <w:p w14:paraId="157B3C19" w14:textId="77777777" w:rsidR="00062640" w:rsidRDefault="00062640" w:rsidP="004971B1">
      <w:pPr>
        <w:pStyle w:val="CommentText"/>
      </w:pPr>
      <w:r>
        <w:rPr>
          <w:rStyle w:val="CommentReference"/>
        </w:rPr>
        <w:annotationRef/>
      </w:r>
      <w:r>
        <w:t>Does Vrp1 directly stimulate the Arp2/3 complex? …or via myosins and Las17?</w:t>
      </w:r>
    </w:p>
  </w:comment>
  <w:comment w:id="10" w:author="Marko" w:date="2018-07-30T14:20:00Z" w:initials="MK">
    <w:p w14:paraId="33BD56C3" w14:textId="77777777" w:rsidR="00062640" w:rsidRDefault="00062640" w:rsidP="004971B1">
      <w:pPr>
        <w:pStyle w:val="CommentText"/>
      </w:pPr>
      <w:r>
        <w:rPr>
          <w:rStyle w:val="CommentReference"/>
        </w:rPr>
        <w:annotationRef/>
      </w:r>
      <w:r>
        <w:t>What does: “invagination of membrane along with the coat proteins” mean? Do the coat proteins invaginate?</w:t>
      </w:r>
    </w:p>
  </w:comment>
  <w:comment w:id="11" w:author="Marko" w:date="2018-07-30T14:21:00Z" w:initials="MK">
    <w:p w14:paraId="01B63BDA" w14:textId="77777777" w:rsidR="00062640" w:rsidRDefault="00062640" w:rsidP="004971B1">
      <w:pPr>
        <w:pStyle w:val="CommentText"/>
      </w:pPr>
      <w:r>
        <w:rPr>
          <w:rStyle w:val="CommentReference"/>
        </w:rPr>
        <w:annotationRef/>
      </w:r>
      <w:r>
        <w:t xml:space="preserve">I think it is clearer to talk about “in” and “out”, not “up” and “down”. </w:t>
      </w:r>
    </w:p>
  </w:comment>
  <w:comment w:id="12" w:author="Marko" w:date="2018-07-30T14:23:00Z" w:initials="MK">
    <w:p w14:paraId="4722D8D6" w14:textId="77777777" w:rsidR="00062640" w:rsidRDefault="00062640" w:rsidP="004971B1">
      <w:pPr>
        <w:pStyle w:val="CommentText"/>
      </w:pPr>
      <w:r>
        <w:rPr>
          <w:rStyle w:val="CommentReference"/>
        </w:rPr>
        <w:annotationRef/>
      </w:r>
      <w:r>
        <w:t>This  sentence is very unclear. What do you want to say? Rewrite! Maybe use several sentences instead of just one.</w:t>
      </w:r>
    </w:p>
  </w:comment>
  <w:comment w:id="13" w:author="Marko" w:date="2018-07-30T14:24:00Z" w:initials="MK">
    <w:p w14:paraId="1EE55DE4" w14:textId="77777777" w:rsidR="00062640" w:rsidRDefault="00062640" w:rsidP="004971B1">
      <w:pPr>
        <w:pStyle w:val="CommentText"/>
      </w:pPr>
      <w:r>
        <w:rPr>
          <w:rStyle w:val="CommentReference"/>
        </w:rPr>
        <w:annotationRef/>
      </w:r>
      <w:r>
        <w:t>Also not clear how this sentence talking about disassembly is related to the previous sentence…</w:t>
      </w:r>
    </w:p>
  </w:comment>
  <w:comment w:id="14" w:author="Marko" w:date="2018-07-30T14:27:00Z" w:initials="MK">
    <w:p w14:paraId="604FBDA1" w14:textId="77777777" w:rsidR="00062640" w:rsidRDefault="00062640" w:rsidP="004971B1">
      <w:pPr>
        <w:pStyle w:val="CommentText"/>
      </w:pPr>
      <w:r>
        <w:rPr>
          <w:rStyle w:val="CommentReference"/>
        </w:rPr>
        <w:annotationRef/>
      </w:r>
      <w:r>
        <w:t xml:space="preserve">It looks like most of the figures are not cited anywhere in the text… </w:t>
      </w:r>
    </w:p>
  </w:comment>
  <w:comment w:id="15" w:author="Marko" w:date="2018-07-30T14:29:00Z" w:initials="MK">
    <w:p w14:paraId="6E2AC677" w14:textId="77777777" w:rsidR="00062640" w:rsidRDefault="00062640" w:rsidP="004971B1">
      <w:pPr>
        <w:pStyle w:val="CommentText"/>
      </w:pPr>
      <w:r>
        <w:rPr>
          <w:rStyle w:val="CommentReference"/>
        </w:rPr>
        <w:annotationRef/>
      </w:r>
      <w:r>
        <w:t>What’s the difference between “scission” and “fission”? I thought they mean the same thing.</w:t>
      </w:r>
    </w:p>
  </w:comment>
  <w:comment w:id="16" w:author="Marko" w:date="2018-07-30T15:34:00Z" w:initials="MK">
    <w:p w14:paraId="7A0CC288" w14:textId="77777777" w:rsidR="00062640" w:rsidRDefault="00062640" w:rsidP="004971B1">
      <w:pPr>
        <w:pStyle w:val="CommentText"/>
      </w:pPr>
      <w:r>
        <w:rPr>
          <w:rStyle w:val="CommentReference"/>
        </w:rPr>
        <w:annotationRef/>
      </w:r>
      <w:r>
        <w:t>Does the knock-down result in inititiation? Isn’t it rather that the initiation still works in the knock-down?</w:t>
      </w:r>
    </w:p>
  </w:comment>
  <w:comment w:id="17" w:author="Marko" w:date="2018-07-30T15:40:00Z" w:initials="MK">
    <w:p w14:paraId="568FCC9F" w14:textId="77777777" w:rsidR="00062640" w:rsidRDefault="00062640" w:rsidP="004971B1">
      <w:pPr>
        <w:pStyle w:val="CommentText"/>
      </w:pPr>
      <w:r>
        <w:rPr>
          <w:rStyle w:val="CommentReference"/>
        </w:rPr>
        <w:annotationRef/>
      </w:r>
      <w:r>
        <w:t>…but do these tubes undergo fission?</w:t>
      </w:r>
    </w:p>
  </w:comment>
  <w:comment w:id="18" w:author="Marko" w:date="2018-07-30T15:44:00Z" w:initials="MK">
    <w:p w14:paraId="65A9DB48" w14:textId="77777777" w:rsidR="00062640" w:rsidRDefault="00062640" w:rsidP="004971B1">
      <w:pPr>
        <w:pStyle w:val="CommentText"/>
      </w:pPr>
      <w:r>
        <w:rPr>
          <w:rStyle w:val="CommentReference"/>
        </w:rPr>
        <w:annotationRef/>
      </w:r>
      <w:r>
        <w:t>This could be clearer if broken into several sentences.</w:t>
      </w:r>
    </w:p>
  </w:comment>
  <w:comment w:id="19" w:author="Marko" w:date="2018-07-31T14:11:00Z" w:initials="MK">
    <w:p w14:paraId="404E4C19" w14:textId="77777777" w:rsidR="00062640" w:rsidRDefault="00062640" w:rsidP="004971B1">
      <w:pPr>
        <w:pStyle w:val="CommentText"/>
      </w:pPr>
      <w:r>
        <w:rPr>
          <w:rStyle w:val="CommentReference"/>
        </w:rPr>
        <w:annotationRef/>
      </w:r>
      <w:r>
        <w:t xml:space="preserve">What appears to inhibit the GTPase? Endophilin or its reduced recruitment? This is a rather complex sentence that could be split into 2 or 3 sentences. </w:t>
      </w:r>
    </w:p>
  </w:comment>
  <w:comment w:id="20" w:author="Marko" w:date="2018-07-31T14:14:00Z" w:initials="MK">
    <w:p w14:paraId="16CA26FD" w14:textId="77777777" w:rsidR="00062640" w:rsidRDefault="00062640" w:rsidP="004971B1">
      <w:pPr>
        <w:pStyle w:val="CommentText"/>
      </w:pPr>
      <w:r>
        <w:rPr>
          <w:rStyle w:val="CommentReference"/>
        </w:rPr>
        <w:annotationRef/>
      </w:r>
      <w:r>
        <w:t>“localization to localize to….” ?</w:t>
      </w:r>
    </w:p>
  </w:comment>
  <w:comment w:id="21" w:author="Marko" w:date="2018-07-31T14:15:00Z" w:initials="MK">
    <w:p w14:paraId="64466B75" w14:textId="77777777" w:rsidR="00062640" w:rsidRDefault="00062640" w:rsidP="004971B1">
      <w:pPr>
        <w:pStyle w:val="CommentText"/>
      </w:pPr>
      <w:r>
        <w:rPr>
          <w:rStyle w:val="CommentReference"/>
        </w:rPr>
        <w:annotationRef/>
      </w:r>
      <w:r>
        <w:t>Maybe say: “…is not absolutely dependent…” as you just described how dynamin localization can be affected by the BAR domain proteins?</w:t>
      </w:r>
    </w:p>
  </w:comment>
  <w:comment w:id="22" w:author="Marko" w:date="2018-07-31T14:19:00Z" w:initials="MK">
    <w:p w14:paraId="7C956681" w14:textId="77777777" w:rsidR="00062640" w:rsidRDefault="00062640" w:rsidP="004971B1">
      <w:pPr>
        <w:pStyle w:val="CommentText"/>
      </w:pPr>
      <w:r>
        <w:rPr>
          <w:rStyle w:val="CommentReference"/>
        </w:rPr>
        <w:annotationRef/>
      </w:r>
      <w:r>
        <w:t>“mammalian” is adjective</w:t>
      </w:r>
    </w:p>
  </w:comment>
  <w:comment w:id="23" w:author="Marko" w:date="2018-07-31T14:22:00Z" w:initials="MK">
    <w:p w14:paraId="0A8A5E80" w14:textId="77777777" w:rsidR="00062640" w:rsidRDefault="00062640" w:rsidP="004971B1">
      <w:pPr>
        <w:pStyle w:val="CommentText"/>
      </w:pPr>
      <w:r>
        <w:rPr>
          <w:rStyle w:val="CommentReference"/>
        </w:rPr>
        <w:annotationRef/>
      </w:r>
      <w:r>
        <w:t xml:space="preserve">It is not possible to see the retraction of the membrane directly. </w:t>
      </w:r>
    </w:p>
  </w:comment>
  <w:comment w:id="24" w:author="Marko" w:date="2018-07-31T17:38:00Z" w:initials="MK">
    <w:p w14:paraId="7957FCE2" w14:textId="77777777" w:rsidR="00062640" w:rsidRDefault="00062640" w:rsidP="004971B1">
      <w:pPr>
        <w:pStyle w:val="CommentText"/>
      </w:pPr>
      <w:r>
        <w:rPr>
          <w:rStyle w:val="CommentReference"/>
        </w:rPr>
        <w:annotationRef/>
      </w:r>
      <w:r>
        <w:t>Increase compared to what?</w:t>
      </w:r>
    </w:p>
  </w:comment>
  <w:comment w:id="25" w:author="Marko" w:date="2018-07-31T17:40:00Z" w:initials="MK">
    <w:p w14:paraId="3F8D66A2" w14:textId="77777777" w:rsidR="00062640" w:rsidRDefault="00062640" w:rsidP="004971B1">
      <w:pPr>
        <w:pStyle w:val="CommentText"/>
      </w:pPr>
      <w:r>
        <w:rPr>
          <w:rStyle w:val="CommentReference"/>
        </w:rPr>
        <w:annotationRef/>
      </w:r>
      <w:r>
        <w:t xml:space="preserve">Experiments don’t propose. </w:t>
      </w:r>
    </w:p>
  </w:comment>
  <w:comment w:id="26" w:author="Marko" w:date="2018-07-31T17:42:00Z" w:initials="MK">
    <w:p w14:paraId="2EA72A7F" w14:textId="77777777" w:rsidR="00062640" w:rsidRDefault="00062640" w:rsidP="004971B1">
      <w:pPr>
        <w:pStyle w:val="CommentText"/>
      </w:pPr>
      <w:r>
        <w:rPr>
          <w:rStyle w:val="CommentReference"/>
        </w:rPr>
        <w:annotationRef/>
      </w:r>
      <w:r>
        <w:t>Usually “domain” is used to refer to protein regions that have a defined structure.</w:t>
      </w:r>
    </w:p>
  </w:comment>
  <w:comment w:id="27" w:author="Marko" w:date="2018-07-31T17:47:00Z" w:initials="MK">
    <w:p w14:paraId="5E161537" w14:textId="77777777" w:rsidR="00062640" w:rsidRDefault="00062640" w:rsidP="004971B1">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28" w:author="Marko" w:date="2018-07-31T17:57:00Z" w:initials="MK">
    <w:p w14:paraId="1038B8F9" w14:textId="77777777" w:rsidR="00062640" w:rsidRDefault="00062640" w:rsidP="004971B1">
      <w:pPr>
        <w:pStyle w:val="CommentText"/>
      </w:pPr>
      <w:r>
        <w:rPr>
          <w:rStyle w:val="CommentReference"/>
        </w:rPr>
        <w:annotationRef/>
      </w:r>
      <w:r>
        <w:t>The abbreviation PIP</w:t>
      </w:r>
      <w:r w:rsidRPr="00D43DD9">
        <w:rPr>
          <w:rFonts w:cs="Times New Roman (Body CS)"/>
          <w:vertAlign w:val="subscript"/>
        </w:rPr>
        <w:t>2</w:t>
      </w:r>
      <w:r>
        <w:t xml:space="preserve"> was used already before. It should be explained when first used.  </w:t>
      </w:r>
    </w:p>
  </w:comment>
  <w:comment w:id="29" w:author="Marko" w:date="2018-07-31T18:00:00Z" w:initials="MK">
    <w:p w14:paraId="6B1CE1B3" w14:textId="77777777" w:rsidR="00062640" w:rsidRDefault="00062640" w:rsidP="004971B1">
      <w:pPr>
        <w:pStyle w:val="CommentText"/>
      </w:pPr>
      <w:r>
        <w:rPr>
          <w:rStyle w:val="CommentReference"/>
        </w:rPr>
        <w:annotationRef/>
      </w:r>
      <w:r>
        <w:t>What’s upper leaflet? Inner maybe?</w:t>
      </w:r>
    </w:p>
  </w:comment>
  <w:comment w:id="30" w:author="Marko" w:date="2018-07-31T18:01:00Z" w:initials="MK">
    <w:p w14:paraId="4E0B878A" w14:textId="77777777" w:rsidR="00062640" w:rsidRDefault="00062640" w:rsidP="004971B1">
      <w:pPr>
        <w:pStyle w:val="CommentText"/>
      </w:pPr>
      <w:r>
        <w:rPr>
          <w:rStyle w:val="CommentReference"/>
        </w:rPr>
        <w:annotationRef/>
      </w:r>
      <w:r>
        <w:t>Tubulate liposomes?</w:t>
      </w:r>
    </w:p>
  </w:comment>
  <w:comment w:id="31" w:author="Marko" w:date="2018-07-31T18:04:00Z" w:initials="MK">
    <w:p w14:paraId="2B5B882F" w14:textId="77777777" w:rsidR="00062640" w:rsidRPr="0017105F" w:rsidRDefault="00062640" w:rsidP="004971B1">
      <w:pPr>
        <w:pStyle w:val="CommentText"/>
      </w:pPr>
      <w:r>
        <w:rPr>
          <w:rStyle w:val="CommentReference"/>
        </w:rPr>
        <w:annotationRef/>
      </w:r>
      <w:r>
        <w:t>This is usually written “</w:t>
      </w:r>
      <w:r>
        <w:rPr>
          <w:i/>
        </w:rPr>
        <w:t>in vitro”</w:t>
      </w:r>
      <w:r>
        <w:t xml:space="preserve"> without the hyphen.</w:t>
      </w:r>
    </w:p>
  </w:comment>
  <w:comment w:id="32" w:author="Marko" w:date="2018-07-31T18:06:00Z" w:initials="MK">
    <w:p w14:paraId="71843EC0" w14:textId="77777777" w:rsidR="00062640" w:rsidRDefault="00062640" w:rsidP="004971B1">
      <w:pPr>
        <w:pStyle w:val="CommentText"/>
      </w:pPr>
      <w:r>
        <w:rPr>
          <w:rStyle w:val="CommentReference"/>
        </w:rPr>
        <w:annotationRef/>
      </w:r>
      <w:r>
        <w:t>I guess you don’t really mean the diameter of the BAR domain protein. That is clearly much smaller than the tube diameter…</w:t>
      </w:r>
    </w:p>
  </w:comment>
  <w:comment w:id="33" w:author="Marko" w:date="2018-07-31T18:07:00Z" w:initials="MK">
    <w:p w14:paraId="7968371E" w14:textId="77777777" w:rsidR="00062640" w:rsidRDefault="00062640" w:rsidP="004971B1">
      <w:pPr>
        <w:pStyle w:val="CommentText"/>
      </w:pPr>
      <w:r>
        <w:rPr>
          <w:rStyle w:val="CommentReference"/>
        </w:rPr>
        <w:annotationRef/>
      </w:r>
      <w:r>
        <w:t>I don’t understand the latter part of this sentence… The diameter involves lateral interactions…?</w:t>
      </w:r>
    </w:p>
  </w:comment>
  <w:comment w:id="34" w:author="Marko" w:date="2018-07-31T18:08:00Z" w:initials="MK">
    <w:p w14:paraId="2E178557" w14:textId="77777777" w:rsidR="00062640" w:rsidRDefault="00062640" w:rsidP="004971B1">
      <w:pPr>
        <w:pStyle w:val="CommentText"/>
      </w:pPr>
      <w:r>
        <w:rPr>
          <w:rStyle w:val="CommentReference"/>
        </w:rPr>
        <w:annotationRef/>
      </w:r>
      <w:r>
        <w:t>Mixed helices of two BAR proteins or one BAR protein mixed with dynamin?</w:t>
      </w:r>
    </w:p>
  </w:comment>
  <w:comment w:id="35" w:author="Marko" w:date="2018-07-31T18:12:00Z" w:initials="MK">
    <w:p w14:paraId="576335CB" w14:textId="77777777" w:rsidR="00062640" w:rsidRDefault="00062640" w:rsidP="004971B1">
      <w:pPr>
        <w:pStyle w:val="CommentText"/>
      </w:pPr>
      <w:r>
        <w:rPr>
          <w:rStyle w:val="CommentReference"/>
        </w:rPr>
        <w:annotationRef/>
      </w:r>
      <w:r>
        <w:t>All of clathrin adaptors…?</w:t>
      </w:r>
    </w:p>
  </w:comment>
  <w:comment w:id="36" w:author="Marko" w:date="2018-07-31T18:13:00Z" w:initials="MK">
    <w:p w14:paraId="141388C3" w14:textId="77777777" w:rsidR="00062640" w:rsidRDefault="00062640" w:rsidP="004971B1">
      <w:pPr>
        <w:pStyle w:val="CommentText"/>
      </w:pPr>
      <w:r>
        <w:rPr>
          <w:rStyle w:val="CommentReference"/>
        </w:rPr>
        <w:annotationRef/>
      </w:r>
      <w:r>
        <w:t>Both what? Clathrin and BAR domain?</w:t>
      </w:r>
    </w:p>
  </w:comment>
  <w:comment w:id="37" w:author="Marko" w:date="2018-07-31T18:19:00Z" w:initials="MK">
    <w:p w14:paraId="4C72566A" w14:textId="77777777" w:rsidR="00062640" w:rsidRDefault="00062640" w:rsidP="004971B1">
      <w:pPr>
        <w:pStyle w:val="CommentText"/>
      </w:pPr>
      <w:r>
        <w:rPr>
          <w:rStyle w:val="CommentReference"/>
        </w:rPr>
        <w:annotationRef/>
      </w:r>
      <w:r>
        <w:t>Are these isoforms of the protein from the same gene? Otherwise EndoB is not the second protein, but the fourth…?</w:t>
      </w:r>
    </w:p>
  </w:comment>
  <w:comment w:id="38" w:author="Marko" w:date="2018-07-31T18:17:00Z" w:initials="MK">
    <w:p w14:paraId="5969F57A" w14:textId="77777777" w:rsidR="00062640" w:rsidRDefault="00062640" w:rsidP="004971B1">
      <w:pPr>
        <w:pStyle w:val="CommentText"/>
      </w:pPr>
      <w:r>
        <w:rPr>
          <w:rStyle w:val="CommentReference"/>
        </w:rPr>
        <w:annotationRef/>
      </w:r>
      <w:r>
        <w:t>What do you mean by “other sequenced eukaryotes”? Other than mammals? Fish, reptiles, birds, protozoa…?</w:t>
      </w:r>
    </w:p>
  </w:comment>
  <w:comment w:id="39" w:author="Marko" w:date="2018-07-31T18:23:00Z" w:initials="MK">
    <w:p w14:paraId="50FB2269" w14:textId="77777777" w:rsidR="00062640" w:rsidRDefault="00062640" w:rsidP="004971B1">
      <w:pPr>
        <w:pStyle w:val="CommentText"/>
      </w:pPr>
      <w:r>
        <w:rPr>
          <w:rStyle w:val="CommentReference"/>
        </w:rPr>
        <w:annotationRef/>
      </w:r>
      <w:r>
        <w:t>Faster than what? Always state what something is compared to.</w:t>
      </w:r>
    </w:p>
  </w:comment>
  <w:comment w:id="40" w:author="Marko" w:date="2018-07-31T18:25:00Z" w:initials="MK">
    <w:p w14:paraId="4D63EEDC" w14:textId="77777777" w:rsidR="00062640" w:rsidRDefault="00062640" w:rsidP="004971B1">
      <w:pPr>
        <w:pStyle w:val="CommentText"/>
      </w:pPr>
      <w:r>
        <w:rPr>
          <w:rStyle w:val="CommentReference"/>
        </w:rPr>
        <w:annotationRef/>
      </w:r>
      <w:r>
        <w:t>Separate the experimental evidence for heterodimerization and the evidence for the unique role of Rvs161 into different sentences. Will be easier to read &amp; understand.</w:t>
      </w:r>
    </w:p>
  </w:comment>
  <w:comment w:id="41" w:author="Marko" w:date="2018-07-31T18:27:00Z" w:initials="MK">
    <w:p w14:paraId="0DCF4A29" w14:textId="77777777" w:rsidR="00062640" w:rsidRDefault="00062640" w:rsidP="004971B1">
      <w:pPr>
        <w:pStyle w:val="CommentText"/>
      </w:pPr>
      <w:r>
        <w:rPr>
          <w:rStyle w:val="CommentReference"/>
        </w:rPr>
        <w:annotationRef/>
      </w:r>
      <w:r>
        <w:t>It is consistent with what?</w:t>
      </w:r>
    </w:p>
  </w:comment>
  <w:comment w:id="42" w:author="Marko" w:date="2018-07-31T18:29:00Z" w:initials="MK">
    <w:p w14:paraId="645CD15F" w14:textId="77777777" w:rsidR="00062640" w:rsidRDefault="00062640" w:rsidP="004971B1">
      <w:pPr>
        <w:pStyle w:val="CommentText"/>
      </w:pPr>
      <w:r>
        <w:rPr>
          <w:rStyle w:val="CommentReference"/>
        </w:rPr>
        <w:annotationRef/>
      </w:r>
      <w:r>
        <w:t>I don’t understand what phenotype recapitulation means? Do you mean “rescued”?</w:t>
      </w:r>
    </w:p>
  </w:comment>
  <w:comment w:id="43" w:author="Marko" w:date="2018-07-31T18:30:00Z" w:initials="MK">
    <w:p w14:paraId="57D9187B" w14:textId="77777777" w:rsidR="00062640" w:rsidRDefault="00062640" w:rsidP="004971B1">
      <w:pPr>
        <w:pStyle w:val="CommentText"/>
      </w:pPr>
      <w:r>
        <w:rPr>
          <w:rStyle w:val="CommentReference"/>
        </w:rPr>
        <w:annotationRef/>
      </w:r>
      <w:r>
        <w:t>What ge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AC78D" w15:done="0"/>
  <w15:commentEx w15:paraId="072B007D" w15:done="0"/>
  <w15:commentEx w15:paraId="7DAB6369" w15:done="0"/>
  <w15:commentEx w15:paraId="0E359C7A" w15:done="0"/>
  <w15:commentEx w15:paraId="39C0AFE4" w15:done="0"/>
  <w15:commentEx w15:paraId="302880D1" w15:done="0"/>
  <w15:commentEx w15:paraId="1CE2943D" w15:done="0"/>
  <w15:commentEx w15:paraId="3B5DB87C" w15:done="0"/>
  <w15:commentEx w15:paraId="157B3C19" w15:done="0"/>
  <w15:commentEx w15:paraId="33BD56C3" w15:done="0"/>
  <w15:commentEx w15:paraId="01B63BDA" w15:done="0"/>
  <w15:commentEx w15:paraId="4722D8D6" w15:done="0"/>
  <w15:commentEx w15:paraId="1EE55DE4" w15:done="0"/>
  <w15:commentEx w15:paraId="604FBDA1" w15:done="0"/>
  <w15:commentEx w15:paraId="6E2AC677" w15:done="0"/>
  <w15:commentEx w15:paraId="7A0CC288" w15:done="0"/>
  <w15:commentEx w15:paraId="568FCC9F" w15:done="0"/>
  <w15:commentEx w15:paraId="65A9DB48" w15:done="0"/>
  <w15:commentEx w15:paraId="404E4C19" w15:done="0"/>
  <w15:commentEx w15:paraId="16CA26FD" w15:done="0"/>
  <w15:commentEx w15:paraId="64466B75" w15:done="0"/>
  <w15:commentEx w15:paraId="7C956681" w15:done="0"/>
  <w15:commentEx w15:paraId="0A8A5E80" w15:done="0"/>
  <w15:commentEx w15:paraId="7957FCE2" w15:done="0"/>
  <w15:commentEx w15:paraId="3F8D66A2" w15:done="0"/>
  <w15:commentEx w15:paraId="2EA72A7F" w15:done="0"/>
  <w15:commentEx w15:paraId="5E161537" w15:done="0"/>
  <w15:commentEx w15:paraId="1038B8F9" w15:done="0"/>
  <w15:commentEx w15:paraId="6B1CE1B3" w15:done="0"/>
  <w15:commentEx w15:paraId="4E0B878A" w15:done="0"/>
  <w15:commentEx w15:paraId="2B5B882F" w15:done="0"/>
  <w15:commentEx w15:paraId="71843EC0" w15:done="0"/>
  <w15:commentEx w15:paraId="7968371E" w15:done="0"/>
  <w15:commentEx w15:paraId="2E178557" w15:done="0"/>
  <w15:commentEx w15:paraId="576335CB" w15:done="0"/>
  <w15:commentEx w15:paraId="141388C3" w15:done="0"/>
  <w15:commentEx w15:paraId="4C72566A" w15:done="0"/>
  <w15:commentEx w15:paraId="5969F57A" w15:done="0"/>
  <w15:commentEx w15:paraId="50FB2269" w15:done="0"/>
  <w15:commentEx w15:paraId="4D63EEDC" w15:done="0"/>
  <w15:commentEx w15:paraId="0DCF4A29" w15:done="0"/>
  <w15:commentEx w15:paraId="645CD15F" w15:done="0"/>
  <w15:commentEx w15:paraId="57D918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New Roman (Body CS)">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1B1"/>
    <w:rsid w:val="00033F8D"/>
    <w:rsid w:val="0005783A"/>
    <w:rsid w:val="00062640"/>
    <w:rsid w:val="00142022"/>
    <w:rsid w:val="00194A5B"/>
    <w:rsid w:val="001C07BA"/>
    <w:rsid w:val="001E5221"/>
    <w:rsid w:val="00286D6F"/>
    <w:rsid w:val="002A263B"/>
    <w:rsid w:val="002A2D96"/>
    <w:rsid w:val="002F60AD"/>
    <w:rsid w:val="00310373"/>
    <w:rsid w:val="00322694"/>
    <w:rsid w:val="00336889"/>
    <w:rsid w:val="00371F2A"/>
    <w:rsid w:val="00375F8E"/>
    <w:rsid w:val="003A0099"/>
    <w:rsid w:val="003B3182"/>
    <w:rsid w:val="004971B1"/>
    <w:rsid w:val="005138B4"/>
    <w:rsid w:val="005650A7"/>
    <w:rsid w:val="00621612"/>
    <w:rsid w:val="00642D71"/>
    <w:rsid w:val="006D0877"/>
    <w:rsid w:val="0094251F"/>
    <w:rsid w:val="009F24F0"/>
    <w:rsid w:val="00AE41F0"/>
    <w:rsid w:val="00B203B9"/>
    <w:rsid w:val="00B55F31"/>
    <w:rsid w:val="00C3566C"/>
    <w:rsid w:val="00C5426B"/>
    <w:rsid w:val="00CD0584"/>
    <w:rsid w:val="00E1515A"/>
    <w:rsid w:val="00E35159"/>
    <w:rsid w:val="00E45361"/>
    <w:rsid w:val="00E60BA7"/>
    <w:rsid w:val="00E61B0B"/>
    <w:rsid w:val="00F04CA5"/>
    <w:rsid w:val="00FB044D"/>
    <w:rsid w:val="00FE53DD"/>
    <w:rsid w:val="00FF3D7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63E9E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1B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4971B1"/>
    <w:rPr>
      <w:sz w:val="20"/>
      <w:szCs w:val="20"/>
      <w:lang w:val="en-US"/>
    </w:rPr>
  </w:style>
  <w:style w:type="paragraph" w:styleId="CommentText">
    <w:name w:val="annotation text"/>
    <w:basedOn w:val="Normal"/>
    <w:link w:val="CommentTextChar"/>
    <w:uiPriority w:val="99"/>
    <w:semiHidden/>
    <w:unhideWhenUsed/>
    <w:rsid w:val="004971B1"/>
    <w:rPr>
      <w:sz w:val="20"/>
      <w:szCs w:val="20"/>
    </w:rPr>
  </w:style>
  <w:style w:type="character" w:customStyle="1" w:styleId="CommentSubjectChar">
    <w:name w:val="Comment Subject Char"/>
    <w:basedOn w:val="CommentTextChar"/>
    <w:link w:val="CommentSubject"/>
    <w:uiPriority w:val="99"/>
    <w:semiHidden/>
    <w:rsid w:val="004971B1"/>
    <w:rPr>
      <w:b/>
      <w:bCs/>
      <w:sz w:val="20"/>
      <w:szCs w:val="20"/>
      <w:lang w:val="en-US"/>
    </w:rPr>
  </w:style>
  <w:style w:type="paragraph" w:styleId="CommentSubject">
    <w:name w:val="annotation subject"/>
    <w:basedOn w:val="CommentText"/>
    <w:next w:val="CommentText"/>
    <w:link w:val="CommentSubjectChar"/>
    <w:uiPriority w:val="99"/>
    <w:semiHidden/>
    <w:unhideWhenUsed/>
    <w:rsid w:val="004971B1"/>
    <w:rPr>
      <w:b/>
      <w:bCs/>
    </w:rPr>
  </w:style>
  <w:style w:type="character" w:customStyle="1" w:styleId="BalloonTextChar">
    <w:name w:val="Balloon Text Char"/>
    <w:basedOn w:val="DefaultParagraphFont"/>
    <w:link w:val="BalloonText"/>
    <w:uiPriority w:val="99"/>
    <w:semiHidden/>
    <w:rsid w:val="004971B1"/>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4971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1B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E889E4-6490-9344-96B3-51E0F6607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65907</Words>
  <Characters>375671</Characters>
  <Application>Microsoft Macintosh Word</Application>
  <DocSecurity>0</DocSecurity>
  <Lines>3130</Lines>
  <Paragraphs>8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0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8-09T21:18:00Z</dcterms:created>
  <dcterms:modified xsi:type="dcterms:W3CDTF">2018-08-0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